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7D8D28" w14:textId="6C117915" w:rsidR="00367AC7" w:rsidRPr="007021CA" w:rsidRDefault="003447D0" w:rsidP="006D594D">
      <w:pPr>
        <w:pStyle w:val="NoSpacing"/>
        <w:spacing w:line="360" w:lineRule="auto"/>
        <w:rPr>
          <w:lang w:val="en-CA"/>
        </w:rPr>
      </w:pPr>
      <w:bookmarkStart w:id="0" w:name="_Toc501441631"/>
      <w:r>
        <w:rPr>
          <w:lang w:val="en-CA"/>
        </w:rPr>
        <w:t xml:space="preserve"> </w:t>
      </w:r>
    </w:p>
    <w:p w14:paraId="20A1CA6F" w14:textId="77777777" w:rsidR="00367AC7" w:rsidRPr="007021CA" w:rsidRDefault="00367AC7" w:rsidP="006D594D">
      <w:pPr>
        <w:pStyle w:val="Default"/>
        <w:spacing w:line="360" w:lineRule="auto"/>
      </w:pPr>
    </w:p>
    <w:p w14:paraId="4163A022" w14:textId="296C9892" w:rsidR="00367AC7" w:rsidRPr="007021CA" w:rsidRDefault="00367AC7" w:rsidP="006D594D">
      <w:pPr>
        <w:spacing w:line="360" w:lineRule="auto"/>
        <w:jc w:val="center"/>
        <w:rPr>
          <w:sz w:val="40"/>
          <w:szCs w:val="40"/>
        </w:rPr>
      </w:pPr>
      <w:r w:rsidRPr="007021CA">
        <w:t xml:space="preserve"> </w:t>
      </w:r>
      <w:r w:rsidR="00E24206">
        <w:rPr>
          <w:sz w:val="40"/>
          <w:szCs w:val="40"/>
        </w:rPr>
        <w:t>Problem_Set_</w:t>
      </w:r>
      <w:r w:rsidR="005D7944">
        <w:rPr>
          <w:sz w:val="40"/>
          <w:szCs w:val="40"/>
        </w:rPr>
        <w:t>5</w:t>
      </w:r>
      <w:r w:rsidR="00623303" w:rsidRPr="007021CA">
        <w:rPr>
          <w:sz w:val="40"/>
          <w:szCs w:val="40"/>
        </w:rPr>
        <w:t xml:space="preserve"> </w:t>
      </w:r>
    </w:p>
    <w:p w14:paraId="360093BD" w14:textId="77777777" w:rsidR="00983BB3" w:rsidRPr="007021CA" w:rsidRDefault="00983BB3" w:rsidP="006D594D">
      <w:pPr>
        <w:spacing w:line="360" w:lineRule="auto"/>
        <w:jc w:val="center"/>
        <w:rPr>
          <w:b/>
          <w:sz w:val="28"/>
          <w:szCs w:val="28"/>
        </w:rPr>
      </w:pPr>
    </w:p>
    <w:p w14:paraId="60FCFB07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 w:val="28"/>
          <w:szCs w:val="28"/>
        </w:rPr>
      </w:pPr>
      <w:r w:rsidRPr="007021CA">
        <w:rPr>
          <w:rFonts w:cs="Times New Roman"/>
          <w:sz w:val="28"/>
          <w:szCs w:val="28"/>
        </w:rPr>
        <w:t>By</w:t>
      </w:r>
    </w:p>
    <w:p w14:paraId="64372FAE" w14:textId="235FF746" w:rsidR="00367AC7" w:rsidRDefault="00623303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 w:rsidRPr="007021CA">
        <w:rPr>
          <w:rFonts w:cs="Times New Roman"/>
          <w:b/>
          <w:sz w:val="28"/>
          <w:szCs w:val="28"/>
        </w:rPr>
        <w:t>Behrooz Jadidi</w:t>
      </w:r>
    </w:p>
    <w:p w14:paraId="339DFB31" w14:textId="55A7DABD" w:rsidR="00D73DE8" w:rsidRPr="007021CA" w:rsidRDefault="00D73DE8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Student ID: 501001145</w:t>
      </w:r>
    </w:p>
    <w:p w14:paraId="342D14E2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4086E071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7612E54E" w14:textId="77777777" w:rsidR="00367AC7" w:rsidRPr="007021CA" w:rsidRDefault="00367AC7" w:rsidP="006D594D">
      <w:pPr>
        <w:pStyle w:val="Default"/>
        <w:spacing w:line="360" w:lineRule="auto"/>
      </w:pPr>
    </w:p>
    <w:p w14:paraId="338BDA13" w14:textId="642A3079" w:rsidR="009C62A8" w:rsidRDefault="009C62A8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D73DE8">
        <w:rPr>
          <w:sz w:val="28"/>
          <w:szCs w:val="28"/>
        </w:rPr>
        <w:t xml:space="preserve">AE/ME8112 - Comp Fluid </w:t>
      </w:r>
      <w:proofErr w:type="spellStart"/>
      <w:r w:rsidRPr="00D73DE8">
        <w:rPr>
          <w:sz w:val="28"/>
          <w:szCs w:val="28"/>
        </w:rPr>
        <w:t>Dyn</w:t>
      </w:r>
      <w:proofErr w:type="spellEnd"/>
      <w:r w:rsidRPr="00D73DE8">
        <w:rPr>
          <w:sz w:val="28"/>
          <w:szCs w:val="28"/>
        </w:rPr>
        <w:t>/Heat Transfer</w:t>
      </w:r>
    </w:p>
    <w:p w14:paraId="3EAE7C39" w14:textId="1760164A" w:rsidR="00367AC7" w:rsidRDefault="00367AC7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B829BE0" w14:textId="77777777" w:rsidR="001552D3" w:rsidRPr="007021CA" w:rsidRDefault="001552D3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6E074E4" w14:textId="1AE9569A" w:rsidR="00367AC7" w:rsidRPr="007021CA" w:rsidRDefault="00367AC7" w:rsidP="006D594D">
      <w:pPr>
        <w:spacing w:line="360" w:lineRule="auto"/>
        <w:ind w:left="1440" w:firstLine="720"/>
        <w:jc w:val="left"/>
        <w:rPr>
          <w:rFonts w:cs="Times New Roman"/>
          <w:szCs w:val="24"/>
        </w:rPr>
      </w:pPr>
      <w:r w:rsidRPr="007021CA">
        <w:rPr>
          <w:rFonts w:cs="Times New Roman"/>
          <w:b/>
          <w:sz w:val="28"/>
          <w:szCs w:val="28"/>
        </w:rPr>
        <w:t>Supervisor:</w:t>
      </w:r>
      <w:r w:rsidRPr="007021CA">
        <w:rPr>
          <w:rFonts w:cs="Times New Roman"/>
          <w:szCs w:val="24"/>
        </w:rPr>
        <w:t xml:space="preserve"> </w:t>
      </w:r>
      <w:r w:rsidRPr="007021CA">
        <w:rPr>
          <w:rFonts w:cs="Times New Roman"/>
          <w:szCs w:val="24"/>
        </w:rPr>
        <w:tab/>
      </w:r>
      <w:r w:rsidR="00E74943">
        <w:rPr>
          <w:rFonts w:cs="Times New Roman"/>
          <w:szCs w:val="24"/>
        </w:rPr>
        <w:t xml:space="preserve">Prof. Seth </w:t>
      </w:r>
      <w:r w:rsidR="001552D3">
        <w:rPr>
          <w:rFonts w:cs="Times New Roman"/>
          <w:szCs w:val="24"/>
        </w:rPr>
        <w:t>Dworkin</w:t>
      </w:r>
    </w:p>
    <w:p w14:paraId="3C9CE89C" w14:textId="6AF4DAD4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4E7BD653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6A948189" w14:textId="7FDA09C9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6AB669D7" w14:textId="730746D4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7935182A" w14:textId="04ED0BDB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14EC8922" w14:textId="51559625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5B6DFD81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09B0C4B0" w14:textId="77777777" w:rsidR="00983BB3" w:rsidRPr="007021CA" w:rsidRDefault="00983BB3" w:rsidP="006D594D">
      <w:pPr>
        <w:pStyle w:val="Default"/>
        <w:spacing w:line="360" w:lineRule="auto"/>
      </w:pPr>
    </w:p>
    <w:p w14:paraId="5D764E01" w14:textId="5EC6B037" w:rsidR="00983BB3" w:rsidRPr="007021CA" w:rsidRDefault="00983BB3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7021CA">
        <w:rPr>
          <w:sz w:val="28"/>
          <w:szCs w:val="28"/>
        </w:rPr>
        <w:t>Toronto, Ontario, Canada, 20</w:t>
      </w:r>
      <w:r w:rsidR="00623303" w:rsidRPr="007021CA">
        <w:rPr>
          <w:sz w:val="28"/>
          <w:szCs w:val="28"/>
        </w:rPr>
        <w:t>20</w:t>
      </w:r>
    </w:p>
    <w:p w14:paraId="1EA8BECB" w14:textId="4A67F8D4" w:rsidR="00367AC7" w:rsidRPr="007021CA" w:rsidRDefault="00983BB3" w:rsidP="006D594D">
      <w:pPr>
        <w:pStyle w:val="NoSpacing"/>
        <w:spacing w:line="360" w:lineRule="auto"/>
        <w:jc w:val="center"/>
        <w:rPr>
          <w:lang w:val="en-CA"/>
        </w:rPr>
      </w:pPr>
      <w:r w:rsidRPr="007021CA">
        <w:rPr>
          <w:sz w:val="28"/>
          <w:szCs w:val="28"/>
        </w:rPr>
        <w:t xml:space="preserve">© </w:t>
      </w:r>
      <w:r w:rsidR="00623303" w:rsidRPr="007021CA">
        <w:rPr>
          <w:sz w:val="28"/>
          <w:szCs w:val="28"/>
        </w:rPr>
        <w:t>Behrooz Jadidi</w:t>
      </w:r>
      <w:r w:rsidRPr="007021CA">
        <w:rPr>
          <w:sz w:val="28"/>
          <w:szCs w:val="28"/>
        </w:rPr>
        <w:t xml:space="preserve"> 20</w:t>
      </w:r>
      <w:r w:rsidR="00623303" w:rsidRPr="007021CA">
        <w:rPr>
          <w:sz w:val="28"/>
          <w:szCs w:val="28"/>
        </w:rPr>
        <w:t>2</w:t>
      </w:r>
      <w:r w:rsidR="002C21FA" w:rsidRPr="007021CA">
        <w:rPr>
          <w:sz w:val="28"/>
          <w:szCs w:val="28"/>
        </w:rPr>
        <w:t>0</w:t>
      </w:r>
    </w:p>
    <w:p w14:paraId="6A7800C6" w14:textId="3FEC6F31" w:rsidR="00C15ADF" w:rsidRDefault="00C15ADF" w:rsidP="006D594D">
      <w:pPr>
        <w:pStyle w:val="NoSpacing"/>
        <w:spacing w:line="360" w:lineRule="auto"/>
        <w:rPr>
          <w:lang w:val="en-CA"/>
        </w:rPr>
      </w:pPr>
      <w:r>
        <w:rPr>
          <w:lang w:val="en-CA"/>
        </w:rPr>
        <w:br w:type="page"/>
      </w:r>
    </w:p>
    <w:p w14:paraId="6C72738E" w14:textId="77777777" w:rsidR="00C15ADF" w:rsidRPr="007021CA" w:rsidRDefault="00C15ADF" w:rsidP="006D594D">
      <w:pPr>
        <w:pStyle w:val="NoSpacing"/>
        <w:spacing w:line="360" w:lineRule="auto"/>
        <w:rPr>
          <w:lang w:val="en-CA"/>
        </w:rPr>
        <w:sectPr w:rsidR="00C15ADF" w:rsidRPr="007021CA" w:rsidSect="00214742">
          <w:headerReference w:type="default" r:id="rId8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14:paraId="789ABC97" w14:textId="5B6D8911" w:rsidR="00D135AF" w:rsidRDefault="00093769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093769">
        <w:rPr>
          <w:rFonts w:cstheme="majorBidi"/>
          <w:b/>
          <w:bCs/>
          <w:sz w:val="32"/>
          <w:szCs w:val="32"/>
          <w:lang w:val="en-CA"/>
        </w:rPr>
        <w:lastRenderedPageBreak/>
        <w:t>Problem_Set_</w:t>
      </w:r>
      <w:r w:rsidR="00C24D8E">
        <w:rPr>
          <w:rFonts w:cstheme="majorBidi"/>
          <w:b/>
          <w:bCs/>
          <w:sz w:val="32"/>
          <w:szCs w:val="32"/>
          <w:lang w:val="en-CA"/>
        </w:rPr>
        <w:t>5</w:t>
      </w:r>
      <w:r w:rsidR="009806EE">
        <w:rPr>
          <w:rFonts w:cstheme="majorBidi"/>
          <w:b/>
          <w:bCs/>
          <w:sz w:val="32"/>
          <w:szCs w:val="32"/>
          <w:lang w:val="en-CA"/>
        </w:rPr>
        <w:t xml:space="preserve"> Questions</w:t>
      </w:r>
    </w:p>
    <w:p w14:paraId="37AA5DC9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5AAADD1B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6DC45473" w14:textId="25891FF2" w:rsidR="002978FB" w:rsidRDefault="00BD55AA" w:rsidP="00F47365">
      <w:pPr>
        <w:pStyle w:val="ListParagraph"/>
        <w:numPr>
          <w:ilvl w:val="0"/>
          <w:numId w:val="38"/>
        </w:numPr>
        <w:spacing w:line="360" w:lineRule="auto"/>
        <w:rPr>
          <w:rFonts w:ascii="TimesNewRomanPSMT" w:hAnsi="TimesNewRomanPSMT" w:cs="TimesNewRomanPSMT"/>
          <w:szCs w:val="24"/>
          <w:lang w:val="en-CA"/>
        </w:rPr>
      </w:pPr>
      <w:r w:rsidRPr="00BD55AA">
        <w:rPr>
          <w:rFonts w:ascii="TimesNewRomanPSMT" w:hAnsi="TimesNewRomanPSMT"/>
          <w:color w:val="000000"/>
          <w:szCs w:val="24"/>
        </w:rPr>
        <w:t xml:space="preserve">laminar gaseous flow through a cylindrical pipe of length, </w:t>
      </w:r>
      <w:r w:rsidRPr="00BD55AA">
        <w:rPr>
          <w:rFonts w:ascii="TimesNewRomanPS-ItalicMT" w:hAnsi="TimesNewRomanPS-ItalicMT"/>
          <w:i/>
          <w:iCs/>
          <w:color w:val="000000"/>
          <w:szCs w:val="24"/>
        </w:rPr>
        <w:t xml:space="preserve">L </w:t>
      </w:r>
      <w:r w:rsidRPr="00BD55AA">
        <w:rPr>
          <w:rFonts w:ascii="TimesNewRomanPSMT" w:hAnsi="TimesNewRomanPSMT"/>
          <w:color w:val="000000"/>
          <w:szCs w:val="24"/>
        </w:rPr>
        <w:t xml:space="preserve">and radius </w:t>
      </w:r>
      <w:r w:rsidRPr="00BD55AA">
        <w:rPr>
          <w:rFonts w:ascii="TimesNewRomanPS-ItalicMT" w:hAnsi="TimesNewRomanPS-ItalicMT"/>
          <w:i/>
          <w:iCs/>
          <w:color w:val="000000"/>
          <w:szCs w:val="24"/>
        </w:rPr>
        <w:t xml:space="preserve">R </w:t>
      </w:r>
      <w:r w:rsidRPr="00BD55AA">
        <w:rPr>
          <w:rFonts w:ascii="TimesNewRomanPSMT" w:hAnsi="TimesNewRomanPSMT"/>
          <w:color w:val="000000"/>
          <w:szCs w:val="24"/>
        </w:rPr>
        <w:t>with a centerline axial</w:t>
      </w:r>
      <w:r>
        <w:rPr>
          <w:rFonts w:ascii="TimesNewRomanPSMT" w:hAnsi="TimesNewRomanPSMT"/>
          <w:color w:val="000000"/>
          <w:szCs w:val="24"/>
        </w:rPr>
        <w:t xml:space="preserve"> </w:t>
      </w:r>
      <w:r w:rsidRPr="00BD55AA">
        <w:rPr>
          <w:rFonts w:ascii="TimesNewRomanPSMT" w:hAnsi="TimesNewRomanPSMT"/>
          <w:color w:val="000000"/>
          <w:szCs w:val="24"/>
        </w:rPr>
        <w:t xml:space="preserve">velocity of </w:t>
      </w:r>
      <w:r w:rsidRPr="00BD55AA">
        <w:rPr>
          <w:rFonts w:ascii="TimesNewRomanPS-ItalicMT" w:hAnsi="TimesNewRomanPS-ItalicMT"/>
          <w:i/>
          <w:iCs/>
          <w:color w:val="000000"/>
          <w:szCs w:val="24"/>
        </w:rPr>
        <w:t>CLVZ</w:t>
      </w:r>
      <w:r w:rsidRPr="00BD55AA">
        <w:rPr>
          <w:rFonts w:ascii="TimesNewRomanPSMT" w:hAnsi="TimesNewRomanPSMT"/>
          <w:color w:val="000000"/>
          <w:szCs w:val="24"/>
        </w:rPr>
        <w:t>.</w:t>
      </w:r>
    </w:p>
    <w:p w14:paraId="6C5080C3" w14:textId="77777777" w:rsidR="00FE3031" w:rsidRDefault="00FE3031" w:rsidP="00BD55AA">
      <w:pPr>
        <w:spacing w:line="360" w:lineRule="auto"/>
        <w:rPr>
          <w:rFonts w:ascii="TimesNewRomanPSMT" w:hAnsi="TimesNewRomanPSMT" w:cs="TimesNewRomanPSMT"/>
          <w:szCs w:val="24"/>
          <w:lang w:val="en-CA"/>
        </w:rPr>
      </w:pPr>
    </w:p>
    <w:p w14:paraId="7115FD2A" w14:textId="48E70098" w:rsidR="00BD55AA" w:rsidRPr="00BD55AA" w:rsidRDefault="00B10072" w:rsidP="00B10072">
      <w:pPr>
        <w:spacing w:line="360" w:lineRule="auto"/>
        <w:jc w:val="center"/>
        <w:rPr>
          <w:rFonts w:ascii="TimesNewRomanPSMT" w:hAnsi="TimesNewRomanPSMT" w:cs="TimesNewRomanPSMT"/>
          <w:szCs w:val="24"/>
          <w:lang w:val="en-CA"/>
        </w:rPr>
        <w:sectPr w:rsidR="00BD55AA" w:rsidRPr="00BD55AA" w:rsidSect="006A1AD4">
          <w:headerReference w:type="default" r:id="rId9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>
        <w:rPr>
          <w:rFonts w:ascii="TimesNewRomanPSMT" w:hAnsi="TimesNewRomanPSMT" w:cs="TimesNewRomanPSMT"/>
          <w:noProof/>
          <w:szCs w:val="24"/>
          <w:lang w:val="en-CA"/>
        </w:rPr>
        <w:drawing>
          <wp:inline distT="0" distB="0" distL="0" distR="0" wp14:anchorId="610EA840" wp14:editId="59D9E25D">
            <wp:extent cx="5943600" cy="3352800"/>
            <wp:effectExtent l="0" t="0" r="0" b="0"/>
            <wp:docPr id="3" name="Picture 3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apture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5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6338B4" w14:textId="494EDA35" w:rsidR="00A871E8" w:rsidRPr="00F47365" w:rsidRDefault="00A871E8" w:rsidP="00F47365">
      <w:pPr>
        <w:pStyle w:val="ListParagraph"/>
        <w:numPr>
          <w:ilvl w:val="0"/>
          <w:numId w:val="38"/>
        </w:num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F47365">
        <w:rPr>
          <w:rFonts w:ascii="Times New Roman" w:hAnsi="Times New Roman" w:cs="Times New Roman"/>
          <w:szCs w:val="24"/>
        </w:rPr>
        <w:br w:type="page"/>
      </w:r>
    </w:p>
    <w:sdt>
      <w:sdtPr>
        <w:rPr>
          <w:rFonts w:eastAsiaTheme="minorHAnsi" w:cstheme="minorBidi"/>
          <w:b w:val="0"/>
          <w:color w:val="auto"/>
          <w:sz w:val="24"/>
          <w:szCs w:val="22"/>
          <w14:numForm w14:val="default"/>
          <w14:numSpacing w14:val="default"/>
        </w:rPr>
        <w:id w:val="-1583902483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7111CC05" w14:textId="245C0A1F" w:rsidR="00983BB3" w:rsidRPr="007021CA" w:rsidRDefault="003938C1" w:rsidP="006D594D">
          <w:pPr>
            <w:pStyle w:val="TOCHeading"/>
            <w:numPr>
              <w:ilvl w:val="0"/>
              <w:numId w:val="0"/>
            </w:numPr>
            <w:spacing w:line="360" w:lineRule="auto"/>
          </w:pPr>
          <w:r w:rsidRPr="007021CA">
            <w:t xml:space="preserve">List of </w:t>
          </w:r>
          <w:r w:rsidR="00983BB3" w:rsidRPr="007021CA">
            <w:t>Contents</w:t>
          </w:r>
        </w:p>
        <w:p w14:paraId="255BC25C" w14:textId="6FFA20B3" w:rsidR="00F47365" w:rsidRDefault="00983BB3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r w:rsidRPr="007021CA">
            <w:fldChar w:fldCharType="begin"/>
          </w:r>
          <w:r w:rsidRPr="007021CA">
            <w:instrText xml:space="preserve"> TOC \o "1-3" \h \z \u </w:instrText>
          </w:r>
          <w:r w:rsidRPr="007021CA">
            <w:fldChar w:fldCharType="separate"/>
          </w:r>
          <w:hyperlink w:anchor="_Toc43025233" w:history="1">
            <w:r w:rsidR="00F47365" w:rsidRPr="00BA37B6">
              <w:rPr>
                <w:rStyle w:val="Hyperlink"/>
                <w:noProof/>
              </w:rPr>
              <w:t>1</w:t>
            </w:r>
            <w:r w:rsidR="00F4736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F47365" w:rsidRPr="00BA37B6">
              <w:rPr>
                <w:rStyle w:val="Hyperlink"/>
                <w:noProof/>
              </w:rPr>
              <w:t>Question_1</w:t>
            </w:r>
            <w:r w:rsidR="00F47365">
              <w:rPr>
                <w:noProof/>
                <w:webHidden/>
              </w:rPr>
              <w:tab/>
            </w:r>
            <w:r w:rsidR="00F47365">
              <w:rPr>
                <w:noProof/>
                <w:webHidden/>
              </w:rPr>
              <w:fldChar w:fldCharType="begin"/>
            </w:r>
            <w:r w:rsidR="00F47365">
              <w:rPr>
                <w:noProof/>
                <w:webHidden/>
              </w:rPr>
              <w:instrText xml:space="preserve"> PAGEREF _Toc43025233 \h </w:instrText>
            </w:r>
            <w:r w:rsidR="00F47365">
              <w:rPr>
                <w:noProof/>
                <w:webHidden/>
              </w:rPr>
            </w:r>
            <w:r w:rsidR="00F47365">
              <w:rPr>
                <w:noProof/>
                <w:webHidden/>
              </w:rPr>
              <w:fldChar w:fldCharType="separate"/>
            </w:r>
            <w:r w:rsidR="00F47365">
              <w:rPr>
                <w:noProof/>
                <w:webHidden/>
              </w:rPr>
              <w:t>1</w:t>
            </w:r>
            <w:r w:rsidR="00F47365">
              <w:rPr>
                <w:noProof/>
                <w:webHidden/>
              </w:rPr>
              <w:fldChar w:fldCharType="end"/>
            </w:r>
          </w:hyperlink>
        </w:p>
        <w:p w14:paraId="4C3C0A4E" w14:textId="381AEDC4" w:rsidR="00F47365" w:rsidRDefault="00310E23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hyperlink w:anchor="_Toc43025234" w:history="1">
            <w:r w:rsidR="00F47365" w:rsidRPr="00BA37B6">
              <w:rPr>
                <w:rStyle w:val="Hyperlink"/>
                <w:rFonts w:eastAsia="Calibri"/>
                <w:noProof/>
              </w:rPr>
              <w:t>2</w:t>
            </w:r>
            <w:r w:rsidR="00F4736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F47365" w:rsidRPr="00BA37B6">
              <w:rPr>
                <w:rStyle w:val="Hyperlink"/>
                <w:rFonts w:eastAsia="Calibri"/>
                <w:noProof/>
              </w:rPr>
              <w:t>References</w:t>
            </w:r>
            <w:r w:rsidR="00F47365">
              <w:rPr>
                <w:noProof/>
                <w:webHidden/>
              </w:rPr>
              <w:tab/>
            </w:r>
            <w:r w:rsidR="00F47365">
              <w:rPr>
                <w:noProof/>
                <w:webHidden/>
              </w:rPr>
              <w:fldChar w:fldCharType="begin"/>
            </w:r>
            <w:r w:rsidR="00F47365">
              <w:rPr>
                <w:noProof/>
                <w:webHidden/>
              </w:rPr>
              <w:instrText xml:space="preserve"> PAGEREF _Toc43025234 \h </w:instrText>
            </w:r>
            <w:r w:rsidR="00F47365">
              <w:rPr>
                <w:noProof/>
                <w:webHidden/>
              </w:rPr>
            </w:r>
            <w:r w:rsidR="00F47365">
              <w:rPr>
                <w:noProof/>
                <w:webHidden/>
              </w:rPr>
              <w:fldChar w:fldCharType="separate"/>
            </w:r>
            <w:r w:rsidR="00F47365">
              <w:rPr>
                <w:noProof/>
                <w:webHidden/>
              </w:rPr>
              <w:t>2</w:t>
            </w:r>
            <w:r w:rsidR="00F47365">
              <w:rPr>
                <w:noProof/>
                <w:webHidden/>
              </w:rPr>
              <w:fldChar w:fldCharType="end"/>
            </w:r>
          </w:hyperlink>
        </w:p>
        <w:p w14:paraId="16B5463F" w14:textId="308CD1DC" w:rsidR="00983BB3" w:rsidRPr="007021CA" w:rsidRDefault="00983BB3" w:rsidP="006D594D">
          <w:pPr>
            <w:spacing w:line="360" w:lineRule="auto"/>
          </w:pPr>
          <w:r w:rsidRPr="007021CA">
            <w:rPr>
              <w:b/>
              <w:bCs/>
              <w:noProof/>
            </w:rPr>
            <w:fldChar w:fldCharType="end"/>
          </w:r>
        </w:p>
      </w:sdtContent>
    </w:sdt>
    <w:p w14:paraId="6FA20DA2" w14:textId="77777777" w:rsidR="002939DC" w:rsidRPr="007021CA" w:rsidRDefault="003C4EC0" w:rsidP="006D594D">
      <w:pPr>
        <w:spacing w:line="360" w:lineRule="auto"/>
        <w:sectPr w:rsidR="002939DC" w:rsidRPr="007021CA" w:rsidSect="006A1AD4">
          <w:headerReference w:type="default" r:id="rId11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 w:rsidRPr="007021CA">
        <w:br w:type="page"/>
      </w:r>
    </w:p>
    <w:p w14:paraId="4A5D371E" w14:textId="3FA49A43" w:rsidR="00983BB3" w:rsidRPr="007021CA" w:rsidRDefault="009A4657" w:rsidP="006D594D">
      <w:pPr>
        <w:spacing w:line="360" w:lineRule="auto"/>
        <w:rPr>
          <w:b/>
          <w:bCs/>
          <w:sz w:val="32"/>
          <w:szCs w:val="28"/>
        </w:rPr>
      </w:pPr>
      <w:r w:rsidRPr="007021CA">
        <w:rPr>
          <w:b/>
          <w:bCs/>
          <w:sz w:val="32"/>
          <w:szCs w:val="28"/>
        </w:rPr>
        <w:lastRenderedPageBreak/>
        <w:t>List of Figures</w:t>
      </w:r>
    </w:p>
    <w:p w14:paraId="7F178659" w14:textId="657459F2" w:rsidR="002939DC" w:rsidRPr="007021CA" w:rsidRDefault="00310E23" w:rsidP="006D594D">
      <w:pPr>
        <w:spacing w:line="360" w:lineRule="auto"/>
        <w:sectPr w:rsidR="002939DC" w:rsidRPr="007021CA" w:rsidSect="006A1AD4">
          <w:headerReference w:type="default" r:id="rId12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>
        <w:fldChar w:fldCharType="begin"/>
      </w:r>
      <w:r>
        <w:instrText xml:space="preserve"> TOC \h \z \c "Figure" </w:instrText>
      </w:r>
      <w:r>
        <w:fldChar w:fldCharType="separate"/>
      </w:r>
      <w:r w:rsidR="00F47365">
        <w:rPr>
          <w:b/>
          <w:bCs/>
          <w:noProof/>
        </w:rPr>
        <w:t>No table of figures entries found.</w:t>
      </w:r>
      <w:r>
        <w:rPr>
          <w:b/>
          <w:bCs/>
          <w:noProof/>
        </w:rPr>
        <w:fldChar w:fldCharType="end"/>
      </w:r>
      <w:r w:rsidR="003E658B" w:rsidRPr="007021CA">
        <w:br w:type="page"/>
      </w:r>
    </w:p>
    <w:p w14:paraId="6FE481D8" w14:textId="1EC6B9B5" w:rsidR="00CE2039" w:rsidRDefault="00093769" w:rsidP="006D594D">
      <w:pPr>
        <w:pStyle w:val="Heading1"/>
        <w:spacing w:line="360" w:lineRule="auto"/>
      </w:pPr>
      <w:bookmarkStart w:id="1" w:name="_Toc43025233"/>
      <w:bookmarkEnd w:id="0"/>
      <w:r>
        <w:lastRenderedPageBreak/>
        <w:t>Question_1</w:t>
      </w:r>
      <w:bookmarkEnd w:id="1"/>
    </w:p>
    <w:p w14:paraId="48CF053B" w14:textId="49089647" w:rsidR="000B69AF" w:rsidRDefault="000B69AF" w:rsidP="000B69AF"/>
    <w:p w14:paraId="697A0692" w14:textId="5B73FCAE" w:rsidR="000B69AF" w:rsidRDefault="00310E23" w:rsidP="00310E23">
      <w:pPr>
        <w:pStyle w:val="Heading2"/>
      </w:pPr>
      <w:r>
        <w:t>Part a)</w:t>
      </w:r>
    </w:p>
    <w:p w14:paraId="0BB176A8" w14:textId="77777777" w:rsidR="00310E23" w:rsidRPr="00310E23" w:rsidRDefault="00310E23" w:rsidP="00310E23">
      <w:pPr>
        <w:rPr>
          <w:lang w:val="en-CA"/>
        </w:rPr>
      </w:pPr>
      <w:bookmarkStart w:id="2" w:name="_GoBack"/>
      <w:bookmarkEnd w:id="2"/>
    </w:p>
    <w:p w14:paraId="397D3C76" w14:textId="74895415" w:rsidR="00310918" w:rsidRDefault="00310918" w:rsidP="00310918">
      <w:pPr>
        <w:spacing w:line="360" w:lineRule="auto"/>
        <w:jc w:val="center"/>
        <w:rPr>
          <w:rFonts w:eastAsiaTheme="minorEastAsia"/>
          <w:szCs w:val="24"/>
        </w:rPr>
      </w:pPr>
    </w:p>
    <w:p w14:paraId="546D52E4" w14:textId="7A0E6FEF" w:rsidR="00BE05B2" w:rsidRPr="008857A3" w:rsidRDefault="00BE05B2" w:rsidP="006D594D">
      <w:pPr>
        <w:spacing w:line="360" w:lineRule="auto"/>
        <w:rPr>
          <w:rtl/>
        </w:rPr>
        <w:sectPr w:rsidR="00BE05B2" w:rsidRPr="008857A3" w:rsidSect="00FF47CB">
          <w:headerReference w:type="default" r:id="rId13"/>
          <w:footerReference w:type="default" r:id="rId14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1B95DF85" w14:textId="3A4E1D5A" w:rsidR="003F7E39" w:rsidRPr="007021CA" w:rsidRDefault="007D22BC" w:rsidP="006D594D">
      <w:pPr>
        <w:pStyle w:val="Heading1"/>
        <w:spacing w:line="360" w:lineRule="auto"/>
        <w:rPr>
          <w:rFonts w:eastAsia="Calibri"/>
        </w:rPr>
      </w:pPr>
      <w:bookmarkStart w:id="3" w:name="_Toc43025234"/>
      <w:r w:rsidRPr="007021CA">
        <w:rPr>
          <w:rFonts w:eastAsia="Calibri"/>
        </w:rPr>
        <w:lastRenderedPageBreak/>
        <w:t>References</w:t>
      </w:r>
      <w:bookmarkEnd w:id="3"/>
    </w:p>
    <w:p w14:paraId="0F779B48" w14:textId="4F2FBD6C" w:rsidR="008336CA" w:rsidRPr="008336CA" w:rsidRDefault="007D22BC" w:rsidP="008336CA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</w:rPr>
      </w:pPr>
      <w:r w:rsidRPr="007021CA">
        <w:fldChar w:fldCharType="begin" w:fldLock="1"/>
      </w:r>
      <w:r w:rsidRPr="007021CA">
        <w:instrText xml:space="preserve">ADDIN Mendeley Bibliography CSL_BIBLIOGRAPHY </w:instrText>
      </w:r>
      <w:r w:rsidRPr="007021CA">
        <w:fldChar w:fldCharType="separate"/>
      </w:r>
      <w:r w:rsidR="008336CA" w:rsidRPr="008336CA">
        <w:rPr>
          <w:rFonts w:ascii="Times New Roman" w:hAnsi="Times New Roman" w:cs="Times New Roman"/>
          <w:noProof/>
          <w:szCs w:val="24"/>
        </w:rPr>
        <w:t>Use the "Insert Citation" button to add citations to this document.</w:t>
      </w:r>
    </w:p>
    <w:p w14:paraId="61C8DB43" w14:textId="1F3C0C48" w:rsidR="007D22BC" w:rsidRPr="007021CA" w:rsidRDefault="007D22BC" w:rsidP="006D594D">
      <w:pPr>
        <w:spacing w:line="360" w:lineRule="auto"/>
      </w:pPr>
      <w:r w:rsidRPr="007021CA">
        <w:fldChar w:fldCharType="end"/>
      </w:r>
    </w:p>
    <w:sectPr w:rsidR="007D22BC" w:rsidRPr="007021CA">
      <w:head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4E91B6" w14:textId="77777777" w:rsidR="00E67482" w:rsidRDefault="00E67482" w:rsidP="001A062C">
      <w:pPr>
        <w:spacing w:after="0"/>
      </w:pPr>
      <w:r>
        <w:separator/>
      </w:r>
    </w:p>
    <w:p w14:paraId="2F38C803" w14:textId="77777777" w:rsidR="00E67482" w:rsidRDefault="00E67482"/>
  </w:endnote>
  <w:endnote w:type="continuationSeparator" w:id="0">
    <w:p w14:paraId="1E620D75" w14:textId="77777777" w:rsidR="00E67482" w:rsidRDefault="00E67482" w:rsidP="001A062C">
      <w:pPr>
        <w:spacing w:after="0"/>
      </w:pPr>
      <w:r>
        <w:continuationSeparator/>
      </w:r>
    </w:p>
    <w:p w14:paraId="32AAF701" w14:textId="77777777" w:rsidR="00E67482" w:rsidRDefault="00E6748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LTStd-Roman">
    <w:altName w:val="Times New Roman"/>
    <w:panose1 w:val="00000000000000000000"/>
    <w:charset w:val="00"/>
    <w:family w:val="roman"/>
    <w:notTrueType/>
    <w:pitch w:val="default"/>
  </w:font>
  <w:font w:name="MT-Extra">
    <w:altName w:val="Cambria"/>
    <w:panose1 w:val="00000000000000000000"/>
    <w:charset w:val="00"/>
    <w:family w:val="roman"/>
    <w:notTrueType/>
    <w:pitch w:val="default"/>
  </w:font>
  <w:font w:name="TimesLTStd-Italic">
    <w:altName w:val="Times New Roman"/>
    <w:panose1 w:val="00000000000000000000"/>
    <w:charset w:val="00"/>
    <w:family w:val="roman"/>
    <w:notTrueType/>
    <w:pitch w:val="default"/>
  </w:font>
  <w:font w:name="SymbolMT">
    <w:altName w:val="Cambria"/>
    <w:panose1 w:val="00000000000000000000"/>
    <w:charset w:val="00"/>
    <w:family w:val="roman"/>
    <w:notTrueType/>
    <w:pitch w:val="default"/>
  </w:font>
  <w:font w:name="AdvTT5235d5a9+20">
    <w:altName w:val="Cambria"/>
    <w:panose1 w:val="00000000000000000000"/>
    <w:charset w:val="00"/>
    <w:family w:val="roman"/>
    <w:notTrueType/>
    <w:pitch w:val="default"/>
  </w:font>
  <w:font w:name="AdvTT94c8263f.I+03">
    <w:altName w:val="Cambria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NewRomanPS-ItalicMT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578759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852CB3" w14:textId="45D4E9E9" w:rsidR="00C074D6" w:rsidRDefault="00C074D6" w:rsidP="00FF47CB">
        <w:pPr>
          <w:pStyle w:val="Footer"/>
          <w:tabs>
            <w:tab w:val="left" w:pos="4425"/>
          </w:tabs>
          <w:jc w:val="left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p>
    </w:sdtContent>
  </w:sdt>
  <w:p w14:paraId="48108414" w14:textId="77777777" w:rsidR="00C074D6" w:rsidRDefault="00C074D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20936D" w14:textId="77777777" w:rsidR="00E67482" w:rsidRDefault="00E67482" w:rsidP="001A062C">
      <w:pPr>
        <w:spacing w:after="0"/>
      </w:pPr>
      <w:r>
        <w:separator/>
      </w:r>
    </w:p>
    <w:p w14:paraId="16C49DA2" w14:textId="77777777" w:rsidR="00E67482" w:rsidRDefault="00E67482"/>
  </w:footnote>
  <w:footnote w:type="continuationSeparator" w:id="0">
    <w:p w14:paraId="21371051" w14:textId="77777777" w:rsidR="00E67482" w:rsidRDefault="00E67482" w:rsidP="001A062C">
      <w:pPr>
        <w:spacing w:after="0"/>
      </w:pPr>
      <w:r>
        <w:continuationSeparator/>
      </w:r>
    </w:p>
    <w:p w14:paraId="5879BF41" w14:textId="77777777" w:rsidR="00E67482" w:rsidRDefault="00E6748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CD0837" w14:textId="4262E058" w:rsidR="008A0D88" w:rsidRDefault="008A0D88" w:rsidP="006D6007">
    <w:pPr>
      <w:pStyle w:val="Header"/>
      <w:jc w:val="left"/>
    </w:pPr>
    <w:r>
      <w:rPr>
        <w:noProof/>
      </w:rPr>
      <w:drawing>
        <wp:inline distT="0" distB="0" distL="0" distR="0" wp14:anchorId="66457079" wp14:editId="6E71930A">
          <wp:extent cx="1478361" cy="714375"/>
          <wp:effectExtent l="0" t="0" r="7620" b="0"/>
          <wp:docPr id="2" name="Picture 2" descr="A picture containing drawing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Ryerson-rgb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499569" cy="72462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A216E2" w14:textId="41C5456D" w:rsidR="00D135AF" w:rsidRPr="009B43FF" w:rsidRDefault="009B43FF" w:rsidP="006A1AD4">
    <w:pPr>
      <w:pStyle w:val="Header"/>
      <w:rPr>
        <w:lang w:val="en-CA"/>
      </w:rPr>
    </w:pPr>
    <w:r>
      <w:rPr>
        <w:lang w:val="en-CA"/>
      </w:rPr>
      <w:t xml:space="preserve">Problem set </w:t>
    </w:r>
    <w:r w:rsidR="00C24D8E">
      <w:rPr>
        <w:lang w:val="en-CA"/>
      </w:rPr>
      <w:t>5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A0B765" w14:textId="77777777" w:rsidR="00FE3031" w:rsidRPr="00CA602C" w:rsidRDefault="00FE3031" w:rsidP="006A1AD4">
    <w:pPr>
      <w:pStyle w:val="Header"/>
      <w:rPr>
        <w:lang w:val="en-CA"/>
      </w:rPr>
    </w:pPr>
    <w:r>
      <w:t>List of Content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4AA08D" w14:textId="77777777" w:rsidR="00C074D6" w:rsidRPr="006A1AD4" w:rsidRDefault="00C074D6" w:rsidP="006A1AD4">
    <w:pPr>
      <w:pStyle w:val="Header"/>
    </w:pPr>
    <w:r>
      <w:t>List of Figures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16BB70" w14:textId="332BCA41" w:rsidR="00C074D6" w:rsidRPr="00093769" w:rsidRDefault="00093769" w:rsidP="003223AB">
    <w:pPr>
      <w:jc w:val="left"/>
      <w:rPr>
        <w:lang w:val="en-CA"/>
      </w:rPr>
    </w:pPr>
    <w:r>
      <w:rPr>
        <w:lang w:val="en-CA"/>
      </w:rPr>
      <w:t>Solution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E4106A" w14:textId="315370ED" w:rsidR="00C074D6" w:rsidRDefault="00C074D6" w:rsidP="003223AB">
    <w:pPr>
      <w:jc w:val="left"/>
    </w:pPr>
    <w:r>
      <w:t>References</w:t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8D6B3C"/>
    <w:multiLevelType w:val="hybridMultilevel"/>
    <w:tmpl w:val="418AD83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713A4E"/>
    <w:multiLevelType w:val="hybridMultilevel"/>
    <w:tmpl w:val="0D388F6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54385B"/>
    <w:multiLevelType w:val="hybridMultilevel"/>
    <w:tmpl w:val="962E0182"/>
    <w:lvl w:ilvl="0" w:tplc="0A4A0A58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DA23D4"/>
    <w:multiLevelType w:val="hybridMultilevel"/>
    <w:tmpl w:val="26EEDF4E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965460"/>
    <w:multiLevelType w:val="hybridMultilevel"/>
    <w:tmpl w:val="47E0F20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A607A4F"/>
    <w:multiLevelType w:val="hybridMultilevel"/>
    <w:tmpl w:val="E7CE7312"/>
    <w:lvl w:ilvl="0" w:tplc="081212DE">
      <w:start w:val="1"/>
      <w:numFmt w:val="decimal"/>
      <w:pStyle w:val="Table"/>
      <w:lvlText w:val="Table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4271CE"/>
    <w:multiLevelType w:val="hybridMultilevel"/>
    <w:tmpl w:val="5636CF0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49361F"/>
    <w:multiLevelType w:val="hybridMultilevel"/>
    <w:tmpl w:val="0214301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7EB12D2"/>
    <w:multiLevelType w:val="multilevel"/>
    <w:tmpl w:val="10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2EDA1B3E"/>
    <w:multiLevelType w:val="hybridMultilevel"/>
    <w:tmpl w:val="B37E787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531789"/>
    <w:multiLevelType w:val="hybridMultilevel"/>
    <w:tmpl w:val="2486A4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F968EF"/>
    <w:multiLevelType w:val="hybridMultilevel"/>
    <w:tmpl w:val="409C208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06ED"/>
    <w:multiLevelType w:val="hybridMultilevel"/>
    <w:tmpl w:val="E95AE9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1081182"/>
    <w:multiLevelType w:val="multilevel"/>
    <w:tmpl w:val="CE2C211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860" w:hanging="576"/>
      </w:pPr>
    </w:lvl>
    <w:lvl w:ilvl="2">
      <w:start w:val="1"/>
      <w:numFmt w:val="decimal"/>
      <w:pStyle w:val="Heading3"/>
      <w:lvlText w:val="%1.%2.%3"/>
      <w:lvlJc w:val="left"/>
      <w:pPr>
        <w:ind w:left="2138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2285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42C77DE2"/>
    <w:multiLevelType w:val="hybridMultilevel"/>
    <w:tmpl w:val="75907F2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3072D8A"/>
    <w:multiLevelType w:val="hybridMultilevel"/>
    <w:tmpl w:val="A26699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57277C7"/>
    <w:multiLevelType w:val="hybridMultilevel"/>
    <w:tmpl w:val="10F614DA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8BA4140"/>
    <w:multiLevelType w:val="hybridMultilevel"/>
    <w:tmpl w:val="D24657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A501DF5"/>
    <w:multiLevelType w:val="hybridMultilevel"/>
    <w:tmpl w:val="F06AB77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5A57087"/>
    <w:multiLevelType w:val="hybridMultilevel"/>
    <w:tmpl w:val="FE4AF79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79039D"/>
    <w:multiLevelType w:val="hybridMultilevel"/>
    <w:tmpl w:val="97D8A8B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AA8247C"/>
    <w:multiLevelType w:val="hybridMultilevel"/>
    <w:tmpl w:val="550E8668"/>
    <w:lvl w:ilvl="0" w:tplc="3C6A2D46">
      <w:start w:val="1"/>
      <w:numFmt w:val="decimal"/>
      <w:pStyle w:val="Equationnumb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B504EC2"/>
    <w:multiLevelType w:val="hybridMultilevel"/>
    <w:tmpl w:val="9EA6E7F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FCE1C6B"/>
    <w:multiLevelType w:val="hybridMultilevel"/>
    <w:tmpl w:val="B288B15E"/>
    <w:lvl w:ilvl="0" w:tplc="171E21AE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2C68098" w:tentative="1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9F28C28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3E212E4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324EF70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1E64A0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25CB19E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AAEFDB2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7C28D3A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1A960F8"/>
    <w:multiLevelType w:val="hybridMultilevel"/>
    <w:tmpl w:val="4EC8DB6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2E07DEC"/>
    <w:multiLevelType w:val="hybridMultilevel"/>
    <w:tmpl w:val="23CCD5E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EC000A"/>
    <w:multiLevelType w:val="hybridMultilevel"/>
    <w:tmpl w:val="E0DAB22C"/>
    <w:lvl w:ilvl="0" w:tplc="B2CA9C34">
      <w:start w:val="1"/>
      <w:numFmt w:val="upperLetter"/>
      <w:lvlText w:val="%1."/>
      <w:lvlJc w:val="left"/>
      <w:pPr>
        <w:ind w:left="720" w:hanging="360"/>
      </w:pPr>
      <w:rPr>
        <w:rFonts w:eastAsiaTheme="minorHAnsi"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0CB6317"/>
    <w:multiLevelType w:val="hybridMultilevel"/>
    <w:tmpl w:val="6FA47BB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79F59E9"/>
    <w:multiLevelType w:val="hybridMultilevel"/>
    <w:tmpl w:val="1298C7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C0D4259"/>
    <w:multiLevelType w:val="hybridMultilevel"/>
    <w:tmpl w:val="2BBC344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CD96240"/>
    <w:multiLevelType w:val="hybridMultilevel"/>
    <w:tmpl w:val="EB025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F967D8C"/>
    <w:multiLevelType w:val="hybridMultilevel"/>
    <w:tmpl w:val="CF4409CC"/>
    <w:lvl w:ilvl="0" w:tplc="FDAAFBB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sz w:val="24"/>
        <w:szCs w:val="24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FB2166F"/>
    <w:multiLevelType w:val="hybridMultilevel"/>
    <w:tmpl w:val="76D2BEC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FFE7D4C"/>
    <w:multiLevelType w:val="hybridMultilevel"/>
    <w:tmpl w:val="1AC2F9A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5"/>
  </w:num>
  <w:num w:numId="3">
    <w:abstractNumId w:val="6"/>
  </w:num>
  <w:num w:numId="4">
    <w:abstractNumId w:val="30"/>
  </w:num>
  <w:num w:numId="5">
    <w:abstractNumId w:val="12"/>
  </w:num>
  <w:num w:numId="6">
    <w:abstractNumId w:val="21"/>
  </w:num>
  <w:num w:numId="7">
    <w:abstractNumId w:val="21"/>
    <w:lvlOverride w:ilvl="0">
      <w:startOverride w:val="1"/>
    </w:lvlOverride>
  </w:num>
  <w:num w:numId="8">
    <w:abstractNumId w:val="21"/>
    <w:lvlOverride w:ilvl="0">
      <w:startOverride w:val="1"/>
    </w:lvlOverride>
  </w:num>
  <w:num w:numId="9">
    <w:abstractNumId w:val="15"/>
  </w:num>
  <w:num w:numId="10">
    <w:abstractNumId w:val="17"/>
  </w:num>
  <w:num w:numId="11">
    <w:abstractNumId w:val="19"/>
  </w:num>
  <w:num w:numId="12">
    <w:abstractNumId w:val="9"/>
  </w:num>
  <w:num w:numId="13">
    <w:abstractNumId w:val="11"/>
  </w:num>
  <w:num w:numId="14">
    <w:abstractNumId w:val="20"/>
  </w:num>
  <w:num w:numId="15">
    <w:abstractNumId w:val="28"/>
  </w:num>
  <w:num w:numId="16">
    <w:abstractNumId w:val="10"/>
  </w:num>
  <w:num w:numId="17">
    <w:abstractNumId w:val="18"/>
  </w:num>
  <w:num w:numId="18">
    <w:abstractNumId w:val="33"/>
  </w:num>
  <w:num w:numId="19">
    <w:abstractNumId w:val="1"/>
  </w:num>
  <w:num w:numId="20">
    <w:abstractNumId w:val="27"/>
  </w:num>
  <w:num w:numId="21">
    <w:abstractNumId w:val="32"/>
  </w:num>
  <w:num w:numId="22">
    <w:abstractNumId w:val="7"/>
  </w:num>
  <w:num w:numId="23">
    <w:abstractNumId w:val="8"/>
  </w:num>
  <w:num w:numId="24">
    <w:abstractNumId w:val="2"/>
  </w:num>
  <w:num w:numId="25">
    <w:abstractNumId w:val="23"/>
  </w:num>
  <w:num w:numId="26">
    <w:abstractNumId w:val="0"/>
  </w:num>
  <w:num w:numId="27">
    <w:abstractNumId w:val="29"/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6"/>
  </w:num>
  <w:num w:numId="32">
    <w:abstractNumId w:val="13"/>
  </w:num>
  <w:num w:numId="33">
    <w:abstractNumId w:val="3"/>
  </w:num>
  <w:num w:numId="34">
    <w:abstractNumId w:val="16"/>
  </w:num>
  <w:num w:numId="35">
    <w:abstractNumId w:val="25"/>
  </w:num>
  <w:num w:numId="36">
    <w:abstractNumId w:val="13"/>
  </w:num>
  <w:num w:numId="37">
    <w:abstractNumId w:val="4"/>
  </w:num>
  <w:num w:numId="38">
    <w:abstractNumId w:val="31"/>
  </w:num>
  <w:num w:numId="39">
    <w:abstractNumId w:val="22"/>
  </w:num>
  <w:num w:numId="40">
    <w:abstractNumId w:val="24"/>
  </w:num>
  <w:num w:numId="41">
    <w:abstractNumId w:val="14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hideSpellingErrors/>
  <w:hideGrammaticalErrors/>
  <w:activeWritingStyle w:appName="MSWord" w:lang="en-US" w:vendorID="64" w:dllVersion="6" w:nlCheck="1" w:checkStyle="0"/>
  <w:activeWritingStyle w:appName="MSWord" w:lang="en-CA" w:vendorID="64" w:dllVersion="6" w:nlCheck="1" w:checkStyle="0"/>
  <w:activeWritingStyle w:appName="MSWord" w:lang="en-US" w:vendorID="64" w:dllVersion="0" w:nlCheck="1" w:checkStyle="0"/>
  <w:activeWritingStyle w:appName="MSWord" w:lang="en-CA" w:vendorID="64" w:dllVersion="0" w:nlCheck="1" w:checkStyle="0"/>
  <w:proofState w:spelling="clean" w:grammar="clean"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O1NLU0NDI3Njc3MzRW0lEKTi0uzszPAymwMK0FAAQ9j0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42AE2"/>
    <w:rsid w:val="000001F0"/>
    <w:rsid w:val="0000076B"/>
    <w:rsid w:val="00000B65"/>
    <w:rsid w:val="00001217"/>
    <w:rsid w:val="000013E4"/>
    <w:rsid w:val="000018FC"/>
    <w:rsid w:val="00001B63"/>
    <w:rsid w:val="00001EC3"/>
    <w:rsid w:val="000020A8"/>
    <w:rsid w:val="00002AA2"/>
    <w:rsid w:val="000033E8"/>
    <w:rsid w:val="00003F8F"/>
    <w:rsid w:val="000041A7"/>
    <w:rsid w:val="000052C1"/>
    <w:rsid w:val="000056E5"/>
    <w:rsid w:val="0000589E"/>
    <w:rsid w:val="00005AD7"/>
    <w:rsid w:val="00005B18"/>
    <w:rsid w:val="00005F08"/>
    <w:rsid w:val="00005F5A"/>
    <w:rsid w:val="0000641F"/>
    <w:rsid w:val="000066E7"/>
    <w:rsid w:val="00006B5D"/>
    <w:rsid w:val="000071D5"/>
    <w:rsid w:val="0000763D"/>
    <w:rsid w:val="00007779"/>
    <w:rsid w:val="000077DD"/>
    <w:rsid w:val="00007E50"/>
    <w:rsid w:val="00010231"/>
    <w:rsid w:val="00010656"/>
    <w:rsid w:val="00010B33"/>
    <w:rsid w:val="00010CE0"/>
    <w:rsid w:val="00010D66"/>
    <w:rsid w:val="00010DD7"/>
    <w:rsid w:val="0001151A"/>
    <w:rsid w:val="00012197"/>
    <w:rsid w:val="000124EB"/>
    <w:rsid w:val="00012773"/>
    <w:rsid w:val="00012F4C"/>
    <w:rsid w:val="00013104"/>
    <w:rsid w:val="00013531"/>
    <w:rsid w:val="00013665"/>
    <w:rsid w:val="000136EE"/>
    <w:rsid w:val="000137F1"/>
    <w:rsid w:val="00013BF8"/>
    <w:rsid w:val="00013D2F"/>
    <w:rsid w:val="00013FBA"/>
    <w:rsid w:val="00014E0A"/>
    <w:rsid w:val="00014F94"/>
    <w:rsid w:val="000152DD"/>
    <w:rsid w:val="00015B73"/>
    <w:rsid w:val="000161B6"/>
    <w:rsid w:val="000162BD"/>
    <w:rsid w:val="00016313"/>
    <w:rsid w:val="0001636E"/>
    <w:rsid w:val="0001637B"/>
    <w:rsid w:val="00016CEC"/>
    <w:rsid w:val="000173C4"/>
    <w:rsid w:val="00017802"/>
    <w:rsid w:val="000201AD"/>
    <w:rsid w:val="0002025D"/>
    <w:rsid w:val="000203F5"/>
    <w:rsid w:val="0002077B"/>
    <w:rsid w:val="000207D6"/>
    <w:rsid w:val="0002104D"/>
    <w:rsid w:val="000212AA"/>
    <w:rsid w:val="000213A7"/>
    <w:rsid w:val="000215A4"/>
    <w:rsid w:val="000229FB"/>
    <w:rsid w:val="00022E5E"/>
    <w:rsid w:val="0002322E"/>
    <w:rsid w:val="0002330E"/>
    <w:rsid w:val="0002338C"/>
    <w:rsid w:val="00023444"/>
    <w:rsid w:val="00023464"/>
    <w:rsid w:val="000234DB"/>
    <w:rsid w:val="0002449B"/>
    <w:rsid w:val="0002455E"/>
    <w:rsid w:val="00025C0B"/>
    <w:rsid w:val="000261C9"/>
    <w:rsid w:val="000262EC"/>
    <w:rsid w:val="00026885"/>
    <w:rsid w:val="00026F0D"/>
    <w:rsid w:val="00027221"/>
    <w:rsid w:val="00027222"/>
    <w:rsid w:val="00027C6A"/>
    <w:rsid w:val="00027D16"/>
    <w:rsid w:val="00030267"/>
    <w:rsid w:val="000307E8"/>
    <w:rsid w:val="0003090A"/>
    <w:rsid w:val="00030F3B"/>
    <w:rsid w:val="00031129"/>
    <w:rsid w:val="00031FDC"/>
    <w:rsid w:val="00032148"/>
    <w:rsid w:val="00033417"/>
    <w:rsid w:val="000334F8"/>
    <w:rsid w:val="000339A0"/>
    <w:rsid w:val="00034074"/>
    <w:rsid w:val="000346CB"/>
    <w:rsid w:val="00035320"/>
    <w:rsid w:val="00035AF1"/>
    <w:rsid w:val="00035B9D"/>
    <w:rsid w:val="00035F5E"/>
    <w:rsid w:val="00036501"/>
    <w:rsid w:val="00036648"/>
    <w:rsid w:val="00036865"/>
    <w:rsid w:val="00036B61"/>
    <w:rsid w:val="00036C2D"/>
    <w:rsid w:val="00037013"/>
    <w:rsid w:val="000371BF"/>
    <w:rsid w:val="000372EF"/>
    <w:rsid w:val="00037BB8"/>
    <w:rsid w:val="00040261"/>
    <w:rsid w:val="000402A1"/>
    <w:rsid w:val="0004069E"/>
    <w:rsid w:val="00040BA6"/>
    <w:rsid w:val="00040C86"/>
    <w:rsid w:val="00041087"/>
    <w:rsid w:val="000410D5"/>
    <w:rsid w:val="00041476"/>
    <w:rsid w:val="00041588"/>
    <w:rsid w:val="00042547"/>
    <w:rsid w:val="00042893"/>
    <w:rsid w:val="000429A5"/>
    <w:rsid w:val="00042AA1"/>
    <w:rsid w:val="00042B31"/>
    <w:rsid w:val="00042E8F"/>
    <w:rsid w:val="00043877"/>
    <w:rsid w:val="000439CE"/>
    <w:rsid w:val="00043B4D"/>
    <w:rsid w:val="00043CF4"/>
    <w:rsid w:val="000441DC"/>
    <w:rsid w:val="000445A3"/>
    <w:rsid w:val="000446AA"/>
    <w:rsid w:val="000446E1"/>
    <w:rsid w:val="00044C9A"/>
    <w:rsid w:val="00044D0D"/>
    <w:rsid w:val="00044E62"/>
    <w:rsid w:val="00045DD7"/>
    <w:rsid w:val="00045E70"/>
    <w:rsid w:val="00045F7D"/>
    <w:rsid w:val="000461A6"/>
    <w:rsid w:val="0004623B"/>
    <w:rsid w:val="000462E3"/>
    <w:rsid w:val="00046693"/>
    <w:rsid w:val="00047121"/>
    <w:rsid w:val="0004763E"/>
    <w:rsid w:val="0004789F"/>
    <w:rsid w:val="000478B3"/>
    <w:rsid w:val="00047B0F"/>
    <w:rsid w:val="0005009A"/>
    <w:rsid w:val="000507AC"/>
    <w:rsid w:val="00050AFA"/>
    <w:rsid w:val="00050C1C"/>
    <w:rsid w:val="000511B4"/>
    <w:rsid w:val="00051856"/>
    <w:rsid w:val="00051DC1"/>
    <w:rsid w:val="0005208C"/>
    <w:rsid w:val="00052228"/>
    <w:rsid w:val="00052BF9"/>
    <w:rsid w:val="00053072"/>
    <w:rsid w:val="00053102"/>
    <w:rsid w:val="00053EF9"/>
    <w:rsid w:val="000540E6"/>
    <w:rsid w:val="00054464"/>
    <w:rsid w:val="000544EE"/>
    <w:rsid w:val="0005469C"/>
    <w:rsid w:val="00054ADC"/>
    <w:rsid w:val="00055403"/>
    <w:rsid w:val="00055446"/>
    <w:rsid w:val="0005555A"/>
    <w:rsid w:val="000558B3"/>
    <w:rsid w:val="00055EFC"/>
    <w:rsid w:val="00055F9C"/>
    <w:rsid w:val="000560B5"/>
    <w:rsid w:val="000564F4"/>
    <w:rsid w:val="000566F7"/>
    <w:rsid w:val="0005678B"/>
    <w:rsid w:val="00056D68"/>
    <w:rsid w:val="00056F21"/>
    <w:rsid w:val="000577FA"/>
    <w:rsid w:val="00057E7F"/>
    <w:rsid w:val="000602B9"/>
    <w:rsid w:val="00060352"/>
    <w:rsid w:val="000604AF"/>
    <w:rsid w:val="00061196"/>
    <w:rsid w:val="00061309"/>
    <w:rsid w:val="00061902"/>
    <w:rsid w:val="000622FF"/>
    <w:rsid w:val="0006278D"/>
    <w:rsid w:val="0006334D"/>
    <w:rsid w:val="00063935"/>
    <w:rsid w:val="00063957"/>
    <w:rsid w:val="00063FA4"/>
    <w:rsid w:val="0006413D"/>
    <w:rsid w:val="000642D0"/>
    <w:rsid w:val="00064677"/>
    <w:rsid w:val="000647A5"/>
    <w:rsid w:val="00064F77"/>
    <w:rsid w:val="00065255"/>
    <w:rsid w:val="000652D8"/>
    <w:rsid w:val="000656E9"/>
    <w:rsid w:val="000656F9"/>
    <w:rsid w:val="0006573F"/>
    <w:rsid w:val="00065A2D"/>
    <w:rsid w:val="00065E06"/>
    <w:rsid w:val="00065E08"/>
    <w:rsid w:val="00065EF2"/>
    <w:rsid w:val="00065FF2"/>
    <w:rsid w:val="00066019"/>
    <w:rsid w:val="000662D0"/>
    <w:rsid w:val="00066314"/>
    <w:rsid w:val="00066A1B"/>
    <w:rsid w:val="00066E66"/>
    <w:rsid w:val="0006725D"/>
    <w:rsid w:val="00070ACB"/>
    <w:rsid w:val="00071321"/>
    <w:rsid w:val="000717E2"/>
    <w:rsid w:val="00071B58"/>
    <w:rsid w:val="00071BA7"/>
    <w:rsid w:val="00071ED1"/>
    <w:rsid w:val="00072802"/>
    <w:rsid w:val="00072E8F"/>
    <w:rsid w:val="00073B33"/>
    <w:rsid w:val="000746ED"/>
    <w:rsid w:val="00074B60"/>
    <w:rsid w:val="00074BCB"/>
    <w:rsid w:val="00074CD8"/>
    <w:rsid w:val="0007529C"/>
    <w:rsid w:val="000757B1"/>
    <w:rsid w:val="00075987"/>
    <w:rsid w:val="00075C4D"/>
    <w:rsid w:val="00076456"/>
    <w:rsid w:val="00076484"/>
    <w:rsid w:val="00076668"/>
    <w:rsid w:val="00076FA3"/>
    <w:rsid w:val="00077085"/>
    <w:rsid w:val="0007775C"/>
    <w:rsid w:val="000777A6"/>
    <w:rsid w:val="00077BBB"/>
    <w:rsid w:val="00077E8C"/>
    <w:rsid w:val="000808CE"/>
    <w:rsid w:val="00082373"/>
    <w:rsid w:val="000825E1"/>
    <w:rsid w:val="00082646"/>
    <w:rsid w:val="0008268D"/>
    <w:rsid w:val="00082727"/>
    <w:rsid w:val="0008286F"/>
    <w:rsid w:val="000828C3"/>
    <w:rsid w:val="00082944"/>
    <w:rsid w:val="0008295C"/>
    <w:rsid w:val="00082D54"/>
    <w:rsid w:val="00082DE6"/>
    <w:rsid w:val="00083E96"/>
    <w:rsid w:val="00083FA8"/>
    <w:rsid w:val="0008403D"/>
    <w:rsid w:val="00084109"/>
    <w:rsid w:val="000841F5"/>
    <w:rsid w:val="0008425C"/>
    <w:rsid w:val="00084AFE"/>
    <w:rsid w:val="00084D19"/>
    <w:rsid w:val="000852A0"/>
    <w:rsid w:val="00085729"/>
    <w:rsid w:val="00085DC7"/>
    <w:rsid w:val="00086672"/>
    <w:rsid w:val="000869D4"/>
    <w:rsid w:val="000872D1"/>
    <w:rsid w:val="00087D42"/>
    <w:rsid w:val="00090593"/>
    <w:rsid w:val="000907B6"/>
    <w:rsid w:val="0009098C"/>
    <w:rsid w:val="00090B93"/>
    <w:rsid w:val="00090C95"/>
    <w:rsid w:val="000914A7"/>
    <w:rsid w:val="000915E3"/>
    <w:rsid w:val="00093756"/>
    <w:rsid w:val="00093769"/>
    <w:rsid w:val="000939D5"/>
    <w:rsid w:val="00093A7E"/>
    <w:rsid w:val="000940B5"/>
    <w:rsid w:val="00094630"/>
    <w:rsid w:val="00094A88"/>
    <w:rsid w:val="00094EDA"/>
    <w:rsid w:val="00094F89"/>
    <w:rsid w:val="00094FFB"/>
    <w:rsid w:val="000958A0"/>
    <w:rsid w:val="00095B85"/>
    <w:rsid w:val="00095C13"/>
    <w:rsid w:val="0009608E"/>
    <w:rsid w:val="0009624D"/>
    <w:rsid w:val="00096B03"/>
    <w:rsid w:val="00096FA7"/>
    <w:rsid w:val="00097077"/>
    <w:rsid w:val="0009788C"/>
    <w:rsid w:val="00097922"/>
    <w:rsid w:val="000A06F5"/>
    <w:rsid w:val="000A0781"/>
    <w:rsid w:val="000A0F08"/>
    <w:rsid w:val="000A0F96"/>
    <w:rsid w:val="000A1AEF"/>
    <w:rsid w:val="000A1D12"/>
    <w:rsid w:val="000A1E52"/>
    <w:rsid w:val="000A266A"/>
    <w:rsid w:val="000A27B5"/>
    <w:rsid w:val="000A29E6"/>
    <w:rsid w:val="000A2C63"/>
    <w:rsid w:val="000A3318"/>
    <w:rsid w:val="000A3ECA"/>
    <w:rsid w:val="000A45B7"/>
    <w:rsid w:val="000A5126"/>
    <w:rsid w:val="000A54AE"/>
    <w:rsid w:val="000A59F0"/>
    <w:rsid w:val="000A5F80"/>
    <w:rsid w:val="000A6169"/>
    <w:rsid w:val="000A7147"/>
    <w:rsid w:val="000A7EE6"/>
    <w:rsid w:val="000B1050"/>
    <w:rsid w:val="000B17D6"/>
    <w:rsid w:val="000B287A"/>
    <w:rsid w:val="000B2EF1"/>
    <w:rsid w:val="000B306F"/>
    <w:rsid w:val="000B313B"/>
    <w:rsid w:val="000B351C"/>
    <w:rsid w:val="000B3F21"/>
    <w:rsid w:val="000B3F9F"/>
    <w:rsid w:val="000B4158"/>
    <w:rsid w:val="000B43BA"/>
    <w:rsid w:val="000B44D3"/>
    <w:rsid w:val="000B47B3"/>
    <w:rsid w:val="000B4929"/>
    <w:rsid w:val="000B4C9A"/>
    <w:rsid w:val="000B5038"/>
    <w:rsid w:val="000B58AC"/>
    <w:rsid w:val="000B58B8"/>
    <w:rsid w:val="000B5A30"/>
    <w:rsid w:val="000B5FA3"/>
    <w:rsid w:val="000B6304"/>
    <w:rsid w:val="000B638F"/>
    <w:rsid w:val="000B63C7"/>
    <w:rsid w:val="000B63CE"/>
    <w:rsid w:val="000B63D1"/>
    <w:rsid w:val="000B64AA"/>
    <w:rsid w:val="000B6625"/>
    <w:rsid w:val="000B67D2"/>
    <w:rsid w:val="000B69AF"/>
    <w:rsid w:val="000B6AAD"/>
    <w:rsid w:val="000B7165"/>
    <w:rsid w:val="000B74DD"/>
    <w:rsid w:val="000B755F"/>
    <w:rsid w:val="000B770B"/>
    <w:rsid w:val="000B7C18"/>
    <w:rsid w:val="000C01CB"/>
    <w:rsid w:val="000C0355"/>
    <w:rsid w:val="000C068A"/>
    <w:rsid w:val="000C0819"/>
    <w:rsid w:val="000C0D94"/>
    <w:rsid w:val="000C181F"/>
    <w:rsid w:val="000C1831"/>
    <w:rsid w:val="000C1A9F"/>
    <w:rsid w:val="000C1B65"/>
    <w:rsid w:val="000C1F1F"/>
    <w:rsid w:val="000C21FC"/>
    <w:rsid w:val="000C25C1"/>
    <w:rsid w:val="000C25C2"/>
    <w:rsid w:val="000C2948"/>
    <w:rsid w:val="000C2962"/>
    <w:rsid w:val="000C30BF"/>
    <w:rsid w:val="000C3615"/>
    <w:rsid w:val="000C373C"/>
    <w:rsid w:val="000C3F13"/>
    <w:rsid w:val="000C436D"/>
    <w:rsid w:val="000C4BA0"/>
    <w:rsid w:val="000C4EB5"/>
    <w:rsid w:val="000C5A43"/>
    <w:rsid w:val="000C6516"/>
    <w:rsid w:val="000C67B2"/>
    <w:rsid w:val="000C6A2E"/>
    <w:rsid w:val="000C6D86"/>
    <w:rsid w:val="000C6DA6"/>
    <w:rsid w:val="000C7C5E"/>
    <w:rsid w:val="000D001A"/>
    <w:rsid w:val="000D012E"/>
    <w:rsid w:val="000D13C5"/>
    <w:rsid w:val="000D1CA6"/>
    <w:rsid w:val="000D1D21"/>
    <w:rsid w:val="000D1D36"/>
    <w:rsid w:val="000D1D90"/>
    <w:rsid w:val="000D203A"/>
    <w:rsid w:val="000D2281"/>
    <w:rsid w:val="000D25F7"/>
    <w:rsid w:val="000D2B8B"/>
    <w:rsid w:val="000D2E08"/>
    <w:rsid w:val="000D325F"/>
    <w:rsid w:val="000D358C"/>
    <w:rsid w:val="000D3F21"/>
    <w:rsid w:val="000D44BA"/>
    <w:rsid w:val="000D460D"/>
    <w:rsid w:val="000D4643"/>
    <w:rsid w:val="000D4E8F"/>
    <w:rsid w:val="000D503B"/>
    <w:rsid w:val="000D540C"/>
    <w:rsid w:val="000D56DA"/>
    <w:rsid w:val="000D5A22"/>
    <w:rsid w:val="000D5C71"/>
    <w:rsid w:val="000D5EFE"/>
    <w:rsid w:val="000D6B03"/>
    <w:rsid w:val="000D7252"/>
    <w:rsid w:val="000D7583"/>
    <w:rsid w:val="000D78D1"/>
    <w:rsid w:val="000D7A85"/>
    <w:rsid w:val="000E049F"/>
    <w:rsid w:val="000E0F0A"/>
    <w:rsid w:val="000E1380"/>
    <w:rsid w:val="000E142F"/>
    <w:rsid w:val="000E145A"/>
    <w:rsid w:val="000E17BB"/>
    <w:rsid w:val="000E21BE"/>
    <w:rsid w:val="000E2569"/>
    <w:rsid w:val="000E2B95"/>
    <w:rsid w:val="000E3C39"/>
    <w:rsid w:val="000E41E9"/>
    <w:rsid w:val="000E480D"/>
    <w:rsid w:val="000E52EE"/>
    <w:rsid w:val="000E57F3"/>
    <w:rsid w:val="000E59C4"/>
    <w:rsid w:val="000E5D61"/>
    <w:rsid w:val="000E62BA"/>
    <w:rsid w:val="000E657F"/>
    <w:rsid w:val="000E6846"/>
    <w:rsid w:val="000E6A11"/>
    <w:rsid w:val="000E6C60"/>
    <w:rsid w:val="000E7262"/>
    <w:rsid w:val="000E748E"/>
    <w:rsid w:val="000E753F"/>
    <w:rsid w:val="000E7635"/>
    <w:rsid w:val="000E7D91"/>
    <w:rsid w:val="000E7E4B"/>
    <w:rsid w:val="000E7F26"/>
    <w:rsid w:val="000E7F6F"/>
    <w:rsid w:val="000F0636"/>
    <w:rsid w:val="000F0D74"/>
    <w:rsid w:val="000F0F1D"/>
    <w:rsid w:val="000F10D6"/>
    <w:rsid w:val="000F1524"/>
    <w:rsid w:val="000F1B61"/>
    <w:rsid w:val="000F283E"/>
    <w:rsid w:val="000F28A8"/>
    <w:rsid w:val="000F34E6"/>
    <w:rsid w:val="000F34F5"/>
    <w:rsid w:val="000F3E4E"/>
    <w:rsid w:val="000F4143"/>
    <w:rsid w:val="000F41BB"/>
    <w:rsid w:val="000F44EA"/>
    <w:rsid w:val="000F470B"/>
    <w:rsid w:val="000F49E4"/>
    <w:rsid w:val="000F4E8A"/>
    <w:rsid w:val="000F4F3E"/>
    <w:rsid w:val="000F51DA"/>
    <w:rsid w:val="000F51E5"/>
    <w:rsid w:val="000F51EC"/>
    <w:rsid w:val="000F5B18"/>
    <w:rsid w:val="000F5E60"/>
    <w:rsid w:val="000F73FA"/>
    <w:rsid w:val="000F7413"/>
    <w:rsid w:val="000F75EE"/>
    <w:rsid w:val="000F793E"/>
    <w:rsid w:val="0010031D"/>
    <w:rsid w:val="001005F3"/>
    <w:rsid w:val="00100828"/>
    <w:rsid w:val="0010097D"/>
    <w:rsid w:val="00100BCA"/>
    <w:rsid w:val="00101032"/>
    <w:rsid w:val="001015FC"/>
    <w:rsid w:val="00101B5C"/>
    <w:rsid w:val="00101CE4"/>
    <w:rsid w:val="00101F65"/>
    <w:rsid w:val="00102176"/>
    <w:rsid w:val="0010261F"/>
    <w:rsid w:val="001029E9"/>
    <w:rsid w:val="00102EA4"/>
    <w:rsid w:val="00103170"/>
    <w:rsid w:val="001032F6"/>
    <w:rsid w:val="00103358"/>
    <w:rsid w:val="001036C5"/>
    <w:rsid w:val="00103B5D"/>
    <w:rsid w:val="00103F70"/>
    <w:rsid w:val="00104939"/>
    <w:rsid w:val="00104979"/>
    <w:rsid w:val="00105268"/>
    <w:rsid w:val="0010584C"/>
    <w:rsid w:val="00105AC3"/>
    <w:rsid w:val="00105D24"/>
    <w:rsid w:val="00106322"/>
    <w:rsid w:val="0010660D"/>
    <w:rsid w:val="0010672A"/>
    <w:rsid w:val="001075A3"/>
    <w:rsid w:val="001078CD"/>
    <w:rsid w:val="00107B3B"/>
    <w:rsid w:val="001103A3"/>
    <w:rsid w:val="001104DD"/>
    <w:rsid w:val="00110686"/>
    <w:rsid w:val="00110704"/>
    <w:rsid w:val="00110AB5"/>
    <w:rsid w:val="00110E27"/>
    <w:rsid w:val="001112B1"/>
    <w:rsid w:val="00111487"/>
    <w:rsid w:val="001115B7"/>
    <w:rsid w:val="00111B45"/>
    <w:rsid w:val="00111F4B"/>
    <w:rsid w:val="00111F5A"/>
    <w:rsid w:val="00112EF7"/>
    <w:rsid w:val="00113112"/>
    <w:rsid w:val="00113313"/>
    <w:rsid w:val="00113BC3"/>
    <w:rsid w:val="00113DA5"/>
    <w:rsid w:val="001142FA"/>
    <w:rsid w:val="001143C9"/>
    <w:rsid w:val="001147FE"/>
    <w:rsid w:val="0011493C"/>
    <w:rsid w:val="001150E5"/>
    <w:rsid w:val="001152FD"/>
    <w:rsid w:val="0011530D"/>
    <w:rsid w:val="00115587"/>
    <w:rsid w:val="00116549"/>
    <w:rsid w:val="00116C78"/>
    <w:rsid w:val="001170AE"/>
    <w:rsid w:val="0011717E"/>
    <w:rsid w:val="001176BF"/>
    <w:rsid w:val="00117CC7"/>
    <w:rsid w:val="001201D2"/>
    <w:rsid w:val="00120BB1"/>
    <w:rsid w:val="00120F15"/>
    <w:rsid w:val="00120F8E"/>
    <w:rsid w:val="00120FE1"/>
    <w:rsid w:val="00121497"/>
    <w:rsid w:val="00121B28"/>
    <w:rsid w:val="00121CD6"/>
    <w:rsid w:val="00122478"/>
    <w:rsid w:val="00122498"/>
    <w:rsid w:val="0012271E"/>
    <w:rsid w:val="00122960"/>
    <w:rsid w:val="00122E9C"/>
    <w:rsid w:val="00122F5F"/>
    <w:rsid w:val="0012323D"/>
    <w:rsid w:val="00123330"/>
    <w:rsid w:val="00123C28"/>
    <w:rsid w:val="00124119"/>
    <w:rsid w:val="00124C97"/>
    <w:rsid w:val="00124E39"/>
    <w:rsid w:val="00125A8B"/>
    <w:rsid w:val="00125F80"/>
    <w:rsid w:val="00126725"/>
    <w:rsid w:val="0012679E"/>
    <w:rsid w:val="001267A2"/>
    <w:rsid w:val="001268A6"/>
    <w:rsid w:val="001269B0"/>
    <w:rsid w:val="00127274"/>
    <w:rsid w:val="001272C4"/>
    <w:rsid w:val="001272F6"/>
    <w:rsid w:val="00127B1A"/>
    <w:rsid w:val="00127DA0"/>
    <w:rsid w:val="0013066A"/>
    <w:rsid w:val="001309BF"/>
    <w:rsid w:val="00130A1B"/>
    <w:rsid w:val="00131977"/>
    <w:rsid w:val="00131CCF"/>
    <w:rsid w:val="00132023"/>
    <w:rsid w:val="00132769"/>
    <w:rsid w:val="00132C30"/>
    <w:rsid w:val="0013314F"/>
    <w:rsid w:val="001338CF"/>
    <w:rsid w:val="0013390D"/>
    <w:rsid w:val="001345DE"/>
    <w:rsid w:val="0013469C"/>
    <w:rsid w:val="001366DE"/>
    <w:rsid w:val="00136930"/>
    <w:rsid w:val="00136B49"/>
    <w:rsid w:val="00136BBE"/>
    <w:rsid w:val="0013733A"/>
    <w:rsid w:val="0013757B"/>
    <w:rsid w:val="00137C05"/>
    <w:rsid w:val="00137DA2"/>
    <w:rsid w:val="00137E07"/>
    <w:rsid w:val="00140159"/>
    <w:rsid w:val="001403E1"/>
    <w:rsid w:val="00140A91"/>
    <w:rsid w:val="00140AF3"/>
    <w:rsid w:val="00140F1E"/>
    <w:rsid w:val="00141029"/>
    <w:rsid w:val="001411F9"/>
    <w:rsid w:val="001417B0"/>
    <w:rsid w:val="001419E2"/>
    <w:rsid w:val="00141D00"/>
    <w:rsid w:val="00141EA0"/>
    <w:rsid w:val="00141FC6"/>
    <w:rsid w:val="001425AB"/>
    <w:rsid w:val="00142684"/>
    <w:rsid w:val="001428A2"/>
    <w:rsid w:val="001431E6"/>
    <w:rsid w:val="001438A5"/>
    <w:rsid w:val="001438E9"/>
    <w:rsid w:val="00143D6A"/>
    <w:rsid w:val="00143EBD"/>
    <w:rsid w:val="001442D0"/>
    <w:rsid w:val="0014451E"/>
    <w:rsid w:val="00145475"/>
    <w:rsid w:val="0014556A"/>
    <w:rsid w:val="00145C75"/>
    <w:rsid w:val="001463C8"/>
    <w:rsid w:val="001465C1"/>
    <w:rsid w:val="001469D3"/>
    <w:rsid w:val="00146CEB"/>
    <w:rsid w:val="00146E09"/>
    <w:rsid w:val="001471CE"/>
    <w:rsid w:val="001472CE"/>
    <w:rsid w:val="00147AF8"/>
    <w:rsid w:val="00147C52"/>
    <w:rsid w:val="0015002A"/>
    <w:rsid w:val="001501B8"/>
    <w:rsid w:val="00150B6E"/>
    <w:rsid w:val="00151C41"/>
    <w:rsid w:val="001520E2"/>
    <w:rsid w:val="00152F06"/>
    <w:rsid w:val="00153394"/>
    <w:rsid w:val="0015378F"/>
    <w:rsid w:val="001537D4"/>
    <w:rsid w:val="00153FB8"/>
    <w:rsid w:val="00154614"/>
    <w:rsid w:val="00154A6A"/>
    <w:rsid w:val="001552D3"/>
    <w:rsid w:val="00155987"/>
    <w:rsid w:val="00155F2C"/>
    <w:rsid w:val="00156295"/>
    <w:rsid w:val="0015640D"/>
    <w:rsid w:val="00156587"/>
    <w:rsid w:val="00156AF5"/>
    <w:rsid w:val="001572B8"/>
    <w:rsid w:val="001573F0"/>
    <w:rsid w:val="00157772"/>
    <w:rsid w:val="00157828"/>
    <w:rsid w:val="00157DC1"/>
    <w:rsid w:val="00157F8F"/>
    <w:rsid w:val="0016011C"/>
    <w:rsid w:val="00160192"/>
    <w:rsid w:val="001601A7"/>
    <w:rsid w:val="0016041C"/>
    <w:rsid w:val="001612A2"/>
    <w:rsid w:val="00161557"/>
    <w:rsid w:val="00161780"/>
    <w:rsid w:val="00161841"/>
    <w:rsid w:val="00161C70"/>
    <w:rsid w:val="00161D91"/>
    <w:rsid w:val="00161EA8"/>
    <w:rsid w:val="001623AA"/>
    <w:rsid w:val="0016275B"/>
    <w:rsid w:val="00162C24"/>
    <w:rsid w:val="00162FD2"/>
    <w:rsid w:val="001636D2"/>
    <w:rsid w:val="00163E97"/>
    <w:rsid w:val="00163F12"/>
    <w:rsid w:val="00164183"/>
    <w:rsid w:val="0016451A"/>
    <w:rsid w:val="00164CB8"/>
    <w:rsid w:val="00165A13"/>
    <w:rsid w:val="00165ECD"/>
    <w:rsid w:val="00165F10"/>
    <w:rsid w:val="001662DD"/>
    <w:rsid w:val="001663FC"/>
    <w:rsid w:val="00166B6A"/>
    <w:rsid w:val="00167BC8"/>
    <w:rsid w:val="00170142"/>
    <w:rsid w:val="00170374"/>
    <w:rsid w:val="001706D1"/>
    <w:rsid w:val="001710A5"/>
    <w:rsid w:val="001712E7"/>
    <w:rsid w:val="001715BA"/>
    <w:rsid w:val="00171605"/>
    <w:rsid w:val="00171A1A"/>
    <w:rsid w:val="00171BC9"/>
    <w:rsid w:val="00171D47"/>
    <w:rsid w:val="00171DCE"/>
    <w:rsid w:val="00172341"/>
    <w:rsid w:val="001724EA"/>
    <w:rsid w:val="001726FF"/>
    <w:rsid w:val="0017285E"/>
    <w:rsid w:val="00172B3F"/>
    <w:rsid w:val="00173840"/>
    <w:rsid w:val="00173AC9"/>
    <w:rsid w:val="00175DF2"/>
    <w:rsid w:val="001763F5"/>
    <w:rsid w:val="00176520"/>
    <w:rsid w:val="001767F2"/>
    <w:rsid w:val="00176814"/>
    <w:rsid w:val="001768CC"/>
    <w:rsid w:val="00176AD5"/>
    <w:rsid w:val="00177193"/>
    <w:rsid w:val="001771EA"/>
    <w:rsid w:val="001776DF"/>
    <w:rsid w:val="00177AD9"/>
    <w:rsid w:val="00177E2F"/>
    <w:rsid w:val="001803A7"/>
    <w:rsid w:val="00180DDF"/>
    <w:rsid w:val="00180E45"/>
    <w:rsid w:val="00180E76"/>
    <w:rsid w:val="001811A8"/>
    <w:rsid w:val="00181232"/>
    <w:rsid w:val="00181739"/>
    <w:rsid w:val="00181F95"/>
    <w:rsid w:val="00182160"/>
    <w:rsid w:val="001823B0"/>
    <w:rsid w:val="00182429"/>
    <w:rsid w:val="00182451"/>
    <w:rsid w:val="001829A6"/>
    <w:rsid w:val="0018345A"/>
    <w:rsid w:val="00183AE5"/>
    <w:rsid w:val="001841A7"/>
    <w:rsid w:val="001859B7"/>
    <w:rsid w:val="0018647C"/>
    <w:rsid w:val="001865AD"/>
    <w:rsid w:val="00186604"/>
    <w:rsid w:val="001866D4"/>
    <w:rsid w:val="00186769"/>
    <w:rsid w:val="00186C4C"/>
    <w:rsid w:val="00186DD2"/>
    <w:rsid w:val="00186E80"/>
    <w:rsid w:val="0018772F"/>
    <w:rsid w:val="00187E9A"/>
    <w:rsid w:val="001901F0"/>
    <w:rsid w:val="00190ECC"/>
    <w:rsid w:val="0019163E"/>
    <w:rsid w:val="0019187E"/>
    <w:rsid w:val="001931AA"/>
    <w:rsid w:val="001933C6"/>
    <w:rsid w:val="00193564"/>
    <w:rsid w:val="00193606"/>
    <w:rsid w:val="0019367D"/>
    <w:rsid w:val="0019400E"/>
    <w:rsid w:val="00196192"/>
    <w:rsid w:val="001963D1"/>
    <w:rsid w:val="00196ED8"/>
    <w:rsid w:val="001972B5"/>
    <w:rsid w:val="0019769E"/>
    <w:rsid w:val="001A062C"/>
    <w:rsid w:val="001A0B91"/>
    <w:rsid w:val="001A0BF1"/>
    <w:rsid w:val="001A1DBE"/>
    <w:rsid w:val="001A2441"/>
    <w:rsid w:val="001A2A8B"/>
    <w:rsid w:val="001A2B66"/>
    <w:rsid w:val="001A3129"/>
    <w:rsid w:val="001A39D9"/>
    <w:rsid w:val="001A3D7B"/>
    <w:rsid w:val="001A461E"/>
    <w:rsid w:val="001A4BDB"/>
    <w:rsid w:val="001A5117"/>
    <w:rsid w:val="001A57CD"/>
    <w:rsid w:val="001A59F4"/>
    <w:rsid w:val="001A5CFE"/>
    <w:rsid w:val="001A5F9C"/>
    <w:rsid w:val="001A69C7"/>
    <w:rsid w:val="001A6A31"/>
    <w:rsid w:val="001A7188"/>
    <w:rsid w:val="001A759A"/>
    <w:rsid w:val="001A75DF"/>
    <w:rsid w:val="001A7B2B"/>
    <w:rsid w:val="001A7BA2"/>
    <w:rsid w:val="001A7E91"/>
    <w:rsid w:val="001B0471"/>
    <w:rsid w:val="001B07C5"/>
    <w:rsid w:val="001B0A49"/>
    <w:rsid w:val="001B0CAF"/>
    <w:rsid w:val="001B12E9"/>
    <w:rsid w:val="001B1DFB"/>
    <w:rsid w:val="001B1ED3"/>
    <w:rsid w:val="001B2025"/>
    <w:rsid w:val="001B2063"/>
    <w:rsid w:val="001B206A"/>
    <w:rsid w:val="001B2092"/>
    <w:rsid w:val="001B230B"/>
    <w:rsid w:val="001B262C"/>
    <w:rsid w:val="001B2AB3"/>
    <w:rsid w:val="001B2B5B"/>
    <w:rsid w:val="001B2E5F"/>
    <w:rsid w:val="001B31FC"/>
    <w:rsid w:val="001B3348"/>
    <w:rsid w:val="001B3375"/>
    <w:rsid w:val="001B33CD"/>
    <w:rsid w:val="001B344F"/>
    <w:rsid w:val="001B39CC"/>
    <w:rsid w:val="001B3F50"/>
    <w:rsid w:val="001B414F"/>
    <w:rsid w:val="001B4F60"/>
    <w:rsid w:val="001B63E9"/>
    <w:rsid w:val="001B6B0C"/>
    <w:rsid w:val="001B73D9"/>
    <w:rsid w:val="001B778A"/>
    <w:rsid w:val="001B7D4F"/>
    <w:rsid w:val="001B7DFA"/>
    <w:rsid w:val="001B7F7A"/>
    <w:rsid w:val="001C14F3"/>
    <w:rsid w:val="001C1602"/>
    <w:rsid w:val="001C18EB"/>
    <w:rsid w:val="001C233F"/>
    <w:rsid w:val="001C2482"/>
    <w:rsid w:val="001C2931"/>
    <w:rsid w:val="001C2C93"/>
    <w:rsid w:val="001C33F3"/>
    <w:rsid w:val="001C36A7"/>
    <w:rsid w:val="001C389B"/>
    <w:rsid w:val="001C3F49"/>
    <w:rsid w:val="001C3FBD"/>
    <w:rsid w:val="001C464E"/>
    <w:rsid w:val="001C4938"/>
    <w:rsid w:val="001C5548"/>
    <w:rsid w:val="001C5E00"/>
    <w:rsid w:val="001C6823"/>
    <w:rsid w:val="001C6984"/>
    <w:rsid w:val="001C6CBC"/>
    <w:rsid w:val="001C732B"/>
    <w:rsid w:val="001C7B21"/>
    <w:rsid w:val="001C7CC1"/>
    <w:rsid w:val="001D049F"/>
    <w:rsid w:val="001D04BA"/>
    <w:rsid w:val="001D0829"/>
    <w:rsid w:val="001D0C03"/>
    <w:rsid w:val="001D1147"/>
    <w:rsid w:val="001D2464"/>
    <w:rsid w:val="001D2527"/>
    <w:rsid w:val="001D25E3"/>
    <w:rsid w:val="001D2CD1"/>
    <w:rsid w:val="001D3670"/>
    <w:rsid w:val="001D3B86"/>
    <w:rsid w:val="001D3F25"/>
    <w:rsid w:val="001D46FA"/>
    <w:rsid w:val="001D4AA9"/>
    <w:rsid w:val="001D4F65"/>
    <w:rsid w:val="001D53D7"/>
    <w:rsid w:val="001D5CD6"/>
    <w:rsid w:val="001D60A0"/>
    <w:rsid w:val="001D64EB"/>
    <w:rsid w:val="001D6B08"/>
    <w:rsid w:val="001D6C57"/>
    <w:rsid w:val="001D6DBC"/>
    <w:rsid w:val="001D7228"/>
    <w:rsid w:val="001E017D"/>
    <w:rsid w:val="001E0257"/>
    <w:rsid w:val="001E0B9F"/>
    <w:rsid w:val="001E14F7"/>
    <w:rsid w:val="001E19EA"/>
    <w:rsid w:val="001E1BA1"/>
    <w:rsid w:val="001E223E"/>
    <w:rsid w:val="001E2374"/>
    <w:rsid w:val="001E2923"/>
    <w:rsid w:val="001E46F7"/>
    <w:rsid w:val="001E489F"/>
    <w:rsid w:val="001E4BE6"/>
    <w:rsid w:val="001E4D95"/>
    <w:rsid w:val="001E51E7"/>
    <w:rsid w:val="001E5B47"/>
    <w:rsid w:val="001E5F19"/>
    <w:rsid w:val="001E5F45"/>
    <w:rsid w:val="001E64CD"/>
    <w:rsid w:val="001E6B2D"/>
    <w:rsid w:val="001E7485"/>
    <w:rsid w:val="001E75C5"/>
    <w:rsid w:val="001E778B"/>
    <w:rsid w:val="001E78BE"/>
    <w:rsid w:val="001E79FB"/>
    <w:rsid w:val="001E7AD5"/>
    <w:rsid w:val="001E7F1C"/>
    <w:rsid w:val="001F01D0"/>
    <w:rsid w:val="001F073C"/>
    <w:rsid w:val="001F0B24"/>
    <w:rsid w:val="001F1027"/>
    <w:rsid w:val="001F17A1"/>
    <w:rsid w:val="001F1956"/>
    <w:rsid w:val="001F1963"/>
    <w:rsid w:val="001F1A1A"/>
    <w:rsid w:val="001F2847"/>
    <w:rsid w:val="001F2A67"/>
    <w:rsid w:val="001F2CFC"/>
    <w:rsid w:val="001F3729"/>
    <w:rsid w:val="001F3B34"/>
    <w:rsid w:val="001F3BC1"/>
    <w:rsid w:val="001F4718"/>
    <w:rsid w:val="001F4F7D"/>
    <w:rsid w:val="001F5414"/>
    <w:rsid w:val="001F5AF3"/>
    <w:rsid w:val="001F6CDB"/>
    <w:rsid w:val="001F6E11"/>
    <w:rsid w:val="001F72E6"/>
    <w:rsid w:val="001F75D9"/>
    <w:rsid w:val="001F7CFC"/>
    <w:rsid w:val="00200069"/>
    <w:rsid w:val="002001C9"/>
    <w:rsid w:val="00200394"/>
    <w:rsid w:val="002005AF"/>
    <w:rsid w:val="00200C80"/>
    <w:rsid w:val="00201065"/>
    <w:rsid w:val="002016D6"/>
    <w:rsid w:val="00201DBA"/>
    <w:rsid w:val="00201EC7"/>
    <w:rsid w:val="00201F86"/>
    <w:rsid w:val="00202498"/>
    <w:rsid w:val="0020294B"/>
    <w:rsid w:val="00202999"/>
    <w:rsid w:val="00202AD3"/>
    <w:rsid w:val="00202E3B"/>
    <w:rsid w:val="00202E76"/>
    <w:rsid w:val="002038BA"/>
    <w:rsid w:val="002039CD"/>
    <w:rsid w:val="00204630"/>
    <w:rsid w:val="002047A5"/>
    <w:rsid w:val="0020625F"/>
    <w:rsid w:val="0020629C"/>
    <w:rsid w:val="002064FD"/>
    <w:rsid w:val="002068F9"/>
    <w:rsid w:val="00207053"/>
    <w:rsid w:val="00207338"/>
    <w:rsid w:val="0021022A"/>
    <w:rsid w:val="00210357"/>
    <w:rsid w:val="0021045C"/>
    <w:rsid w:val="0021098F"/>
    <w:rsid w:val="00210BAE"/>
    <w:rsid w:val="00210E0E"/>
    <w:rsid w:val="00211A9A"/>
    <w:rsid w:val="00211DF4"/>
    <w:rsid w:val="002120F3"/>
    <w:rsid w:val="0021245D"/>
    <w:rsid w:val="00212828"/>
    <w:rsid w:val="00212A91"/>
    <w:rsid w:val="00212BF3"/>
    <w:rsid w:val="00213112"/>
    <w:rsid w:val="00213844"/>
    <w:rsid w:val="00213CA6"/>
    <w:rsid w:val="00213F72"/>
    <w:rsid w:val="00214560"/>
    <w:rsid w:val="002146E5"/>
    <w:rsid w:val="00214705"/>
    <w:rsid w:val="00214742"/>
    <w:rsid w:val="00214968"/>
    <w:rsid w:val="00214B63"/>
    <w:rsid w:val="002151C2"/>
    <w:rsid w:val="00215CE9"/>
    <w:rsid w:val="00215E36"/>
    <w:rsid w:val="00215E62"/>
    <w:rsid w:val="00215F41"/>
    <w:rsid w:val="00215F49"/>
    <w:rsid w:val="00215F53"/>
    <w:rsid w:val="00216015"/>
    <w:rsid w:val="00216114"/>
    <w:rsid w:val="002163C9"/>
    <w:rsid w:val="0021669C"/>
    <w:rsid w:val="00216870"/>
    <w:rsid w:val="00216A83"/>
    <w:rsid w:val="00216B30"/>
    <w:rsid w:val="00216BC5"/>
    <w:rsid w:val="00216FA9"/>
    <w:rsid w:val="00217326"/>
    <w:rsid w:val="0021757C"/>
    <w:rsid w:val="002178FF"/>
    <w:rsid w:val="00217A30"/>
    <w:rsid w:val="00217BB7"/>
    <w:rsid w:val="00217C11"/>
    <w:rsid w:val="00217CDB"/>
    <w:rsid w:val="002200A9"/>
    <w:rsid w:val="00220D04"/>
    <w:rsid w:val="00220EF2"/>
    <w:rsid w:val="002213E8"/>
    <w:rsid w:val="00221551"/>
    <w:rsid w:val="0022158C"/>
    <w:rsid w:val="00221A7E"/>
    <w:rsid w:val="00221D2E"/>
    <w:rsid w:val="00221F14"/>
    <w:rsid w:val="00221F3D"/>
    <w:rsid w:val="0022226D"/>
    <w:rsid w:val="00222DE3"/>
    <w:rsid w:val="00223291"/>
    <w:rsid w:val="0022353E"/>
    <w:rsid w:val="002235B3"/>
    <w:rsid w:val="002235C5"/>
    <w:rsid w:val="00223ABE"/>
    <w:rsid w:val="00224161"/>
    <w:rsid w:val="0022425A"/>
    <w:rsid w:val="0022429B"/>
    <w:rsid w:val="00224535"/>
    <w:rsid w:val="002249D1"/>
    <w:rsid w:val="002253CF"/>
    <w:rsid w:val="002255B2"/>
    <w:rsid w:val="00226170"/>
    <w:rsid w:val="002262A9"/>
    <w:rsid w:val="00226485"/>
    <w:rsid w:val="002264F9"/>
    <w:rsid w:val="00226610"/>
    <w:rsid w:val="00226684"/>
    <w:rsid w:val="00226740"/>
    <w:rsid w:val="00226A8B"/>
    <w:rsid w:val="0022707F"/>
    <w:rsid w:val="002270D9"/>
    <w:rsid w:val="00227272"/>
    <w:rsid w:val="00227AD3"/>
    <w:rsid w:val="00227C59"/>
    <w:rsid w:val="002301D5"/>
    <w:rsid w:val="00230212"/>
    <w:rsid w:val="00230863"/>
    <w:rsid w:val="00230A54"/>
    <w:rsid w:val="00230ABA"/>
    <w:rsid w:val="00230E6D"/>
    <w:rsid w:val="002314A3"/>
    <w:rsid w:val="0023196A"/>
    <w:rsid w:val="00231D72"/>
    <w:rsid w:val="002332D7"/>
    <w:rsid w:val="002332FB"/>
    <w:rsid w:val="00233B67"/>
    <w:rsid w:val="002340CC"/>
    <w:rsid w:val="00234250"/>
    <w:rsid w:val="00234447"/>
    <w:rsid w:val="00234801"/>
    <w:rsid w:val="00235758"/>
    <w:rsid w:val="002366F7"/>
    <w:rsid w:val="00236810"/>
    <w:rsid w:val="002368BE"/>
    <w:rsid w:val="00237210"/>
    <w:rsid w:val="00237433"/>
    <w:rsid w:val="0023756C"/>
    <w:rsid w:val="00237789"/>
    <w:rsid w:val="00237D12"/>
    <w:rsid w:val="00237D22"/>
    <w:rsid w:val="00240C0E"/>
    <w:rsid w:val="00240E6B"/>
    <w:rsid w:val="0024113A"/>
    <w:rsid w:val="00241167"/>
    <w:rsid w:val="0024177F"/>
    <w:rsid w:val="002426F2"/>
    <w:rsid w:val="0024282F"/>
    <w:rsid w:val="0024295B"/>
    <w:rsid w:val="00242FC5"/>
    <w:rsid w:val="00244267"/>
    <w:rsid w:val="00245083"/>
    <w:rsid w:val="00245084"/>
    <w:rsid w:val="002459B1"/>
    <w:rsid w:val="00245CF8"/>
    <w:rsid w:val="00245F8D"/>
    <w:rsid w:val="002462A5"/>
    <w:rsid w:val="00246484"/>
    <w:rsid w:val="002467E9"/>
    <w:rsid w:val="002469B0"/>
    <w:rsid w:val="00247283"/>
    <w:rsid w:val="00250D1A"/>
    <w:rsid w:val="00250F6F"/>
    <w:rsid w:val="002510C2"/>
    <w:rsid w:val="002519AA"/>
    <w:rsid w:val="00251B2C"/>
    <w:rsid w:val="00251C43"/>
    <w:rsid w:val="00251CC2"/>
    <w:rsid w:val="0025201D"/>
    <w:rsid w:val="002521A3"/>
    <w:rsid w:val="00252229"/>
    <w:rsid w:val="00252587"/>
    <w:rsid w:val="00252976"/>
    <w:rsid w:val="00252BDD"/>
    <w:rsid w:val="002532DA"/>
    <w:rsid w:val="00253336"/>
    <w:rsid w:val="00253CEB"/>
    <w:rsid w:val="00253D58"/>
    <w:rsid w:val="002542D7"/>
    <w:rsid w:val="002546C7"/>
    <w:rsid w:val="0025474F"/>
    <w:rsid w:val="002547D8"/>
    <w:rsid w:val="00254918"/>
    <w:rsid w:val="00254BF8"/>
    <w:rsid w:val="002554EA"/>
    <w:rsid w:val="00255608"/>
    <w:rsid w:val="00255935"/>
    <w:rsid w:val="00255AAB"/>
    <w:rsid w:val="00255D7B"/>
    <w:rsid w:val="002567BC"/>
    <w:rsid w:val="00256875"/>
    <w:rsid w:val="00256982"/>
    <w:rsid w:val="00256AAF"/>
    <w:rsid w:val="00256C42"/>
    <w:rsid w:val="00256DED"/>
    <w:rsid w:val="00257BFF"/>
    <w:rsid w:val="00260421"/>
    <w:rsid w:val="0026042E"/>
    <w:rsid w:val="002605A1"/>
    <w:rsid w:val="0026080C"/>
    <w:rsid w:val="00260ED3"/>
    <w:rsid w:val="00261250"/>
    <w:rsid w:val="002615C4"/>
    <w:rsid w:val="002621EB"/>
    <w:rsid w:val="00262ED7"/>
    <w:rsid w:val="0026314A"/>
    <w:rsid w:val="002631B5"/>
    <w:rsid w:val="0026351A"/>
    <w:rsid w:val="00263B9A"/>
    <w:rsid w:val="00264669"/>
    <w:rsid w:val="002647DC"/>
    <w:rsid w:val="00264BC4"/>
    <w:rsid w:val="0026544B"/>
    <w:rsid w:val="0026634D"/>
    <w:rsid w:val="0026655A"/>
    <w:rsid w:val="00266766"/>
    <w:rsid w:val="00266C56"/>
    <w:rsid w:val="00266F8F"/>
    <w:rsid w:val="00267199"/>
    <w:rsid w:val="002674FA"/>
    <w:rsid w:val="0026762A"/>
    <w:rsid w:val="002676DD"/>
    <w:rsid w:val="00267BF7"/>
    <w:rsid w:val="00267E1B"/>
    <w:rsid w:val="00267EF4"/>
    <w:rsid w:val="0027043C"/>
    <w:rsid w:val="00270909"/>
    <w:rsid w:val="00270925"/>
    <w:rsid w:val="00270AEA"/>
    <w:rsid w:val="00270BC5"/>
    <w:rsid w:val="002712F7"/>
    <w:rsid w:val="00271646"/>
    <w:rsid w:val="00271920"/>
    <w:rsid w:val="00271B78"/>
    <w:rsid w:val="00271BCC"/>
    <w:rsid w:val="002724D5"/>
    <w:rsid w:val="0027268F"/>
    <w:rsid w:val="0027284D"/>
    <w:rsid w:val="00272887"/>
    <w:rsid w:val="00273C3B"/>
    <w:rsid w:val="00273DC4"/>
    <w:rsid w:val="00273F09"/>
    <w:rsid w:val="00274172"/>
    <w:rsid w:val="002749FB"/>
    <w:rsid w:val="002752A1"/>
    <w:rsid w:val="0027543B"/>
    <w:rsid w:val="002764E8"/>
    <w:rsid w:val="00276500"/>
    <w:rsid w:val="0027654B"/>
    <w:rsid w:val="0027678C"/>
    <w:rsid w:val="002768F5"/>
    <w:rsid w:val="0027691E"/>
    <w:rsid w:val="00276CD5"/>
    <w:rsid w:val="00276EB8"/>
    <w:rsid w:val="00276F99"/>
    <w:rsid w:val="00280CA2"/>
    <w:rsid w:val="002810B8"/>
    <w:rsid w:val="002815A6"/>
    <w:rsid w:val="002817B9"/>
    <w:rsid w:val="0028197C"/>
    <w:rsid w:val="00281B4C"/>
    <w:rsid w:val="00281CD9"/>
    <w:rsid w:val="00282317"/>
    <w:rsid w:val="002823EE"/>
    <w:rsid w:val="0028251A"/>
    <w:rsid w:val="00282DEC"/>
    <w:rsid w:val="00283139"/>
    <w:rsid w:val="002834DF"/>
    <w:rsid w:val="0028375B"/>
    <w:rsid w:val="00285009"/>
    <w:rsid w:val="00285524"/>
    <w:rsid w:val="00285D06"/>
    <w:rsid w:val="00285E71"/>
    <w:rsid w:val="0028690C"/>
    <w:rsid w:val="00286965"/>
    <w:rsid w:val="00286997"/>
    <w:rsid w:val="00286A23"/>
    <w:rsid w:val="00286B64"/>
    <w:rsid w:val="00286C08"/>
    <w:rsid w:val="00287311"/>
    <w:rsid w:val="002875D5"/>
    <w:rsid w:val="00287A54"/>
    <w:rsid w:val="00287AD0"/>
    <w:rsid w:val="00287BB0"/>
    <w:rsid w:val="00290C8E"/>
    <w:rsid w:val="0029120C"/>
    <w:rsid w:val="0029183E"/>
    <w:rsid w:val="00291BB9"/>
    <w:rsid w:val="0029229E"/>
    <w:rsid w:val="00292AA4"/>
    <w:rsid w:val="00292D69"/>
    <w:rsid w:val="00293087"/>
    <w:rsid w:val="002935C1"/>
    <w:rsid w:val="00293889"/>
    <w:rsid w:val="002939DC"/>
    <w:rsid w:val="00293F21"/>
    <w:rsid w:val="0029436B"/>
    <w:rsid w:val="002944B2"/>
    <w:rsid w:val="002947E9"/>
    <w:rsid w:val="00294D4D"/>
    <w:rsid w:val="00295068"/>
    <w:rsid w:val="00295E08"/>
    <w:rsid w:val="00295E80"/>
    <w:rsid w:val="00296060"/>
    <w:rsid w:val="00296063"/>
    <w:rsid w:val="002962F8"/>
    <w:rsid w:val="0029644A"/>
    <w:rsid w:val="0029651A"/>
    <w:rsid w:val="00296CEC"/>
    <w:rsid w:val="00296DCC"/>
    <w:rsid w:val="00296F40"/>
    <w:rsid w:val="0029705E"/>
    <w:rsid w:val="002971C6"/>
    <w:rsid w:val="002978FB"/>
    <w:rsid w:val="002A0194"/>
    <w:rsid w:val="002A044F"/>
    <w:rsid w:val="002A0D88"/>
    <w:rsid w:val="002A0EDB"/>
    <w:rsid w:val="002A1010"/>
    <w:rsid w:val="002A10FB"/>
    <w:rsid w:val="002A18AA"/>
    <w:rsid w:val="002A18D8"/>
    <w:rsid w:val="002A1C1F"/>
    <w:rsid w:val="002A1C2A"/>
    <w:rsid w:val="002A3DF0"/>
    <w:rsid w:val="002A3E52"/>
    <w:rsid w:val="002A42C8"/>
    <w:rsid w:val="002A4301"/>
    <w:rsid w:val="002A4852"/>
    <w:rsid w:val="002A4BE1"/>
    <w:rsid w:val="002A5180"/>
    <w:rsid w:val="002A5538"/>
    <w:rsid w:val="002A5CEB"/>
    <w:rsid w:val="002A5EFF"/>
    <w:rsid w:val="002A5F1F"/>
    <w:rsid w:val="002A6074"/>
    <w:rsid w:val="002A6591"/>
    <w:rsid w:val="002A6AEC"/>
    <w:rsid w:val="002A72B4"/>
    <w:rsid w:val="002A7635"/>
    <w:rsid w:val="002A79C6"/>
    <w:rsid w:val="002A7BB9"/>
    <w:rsid w:val="002A7BF3"/>
    <w:rsid w:val="002A7D13"/>
    <w:rsid w:val="002A7ED6"/>
    <w:rsid w:val="002B1054"/>
    <w:rsid w:val="002B187B"/>
    <w:rsid w:val="002B1963"/>
    <w:rsid w:val="002B1B2B"/>
    <w:rsid w:val="002B1F4F"/>
    <w:rsid w:val="002B20D2"/>
    <w:rsid w:val="002B22C2"/>
    <w:rsid w:val="002B2B60"/>
    <w:rsid w:val="002B2DB6"/>
    <w:rsid w:val="002B3EC3"/>
    <w:rsid w:val="002B406D"/>
    <w:rsid w:val="002B4263"/>
    <w:rsid w:val="002B4DC5"/>
    <w:rsid w:val="002B6610"/>
    <w:rsid w:val="002B68A5"/>
    <w:rsid w:val="002B7275"/>
    <w:rsid w:val="002B7312"/>
    <w:rsid w:val="002B73B7"/>
    <w:rsid w:val="002B7BE9"/>
    <w:rsid w:val="002B7E4C"/>
    <w:rsid w:val="002B7E90"/>
    <w:rsid w:val="002C008C"/>
    <w:rsid w:val="002C0300"/>
    <w:rsid w:val="002C128E"/>
    <w:rsid w:val="002C15B4"/>
    <w:rsid w:val="002C1A1D"/>
    <w:rsid w:val="002C1A91"/>
    <w:rsid w:val="002C21DF"/>
    <w:rsid w:val="002C21FA"/>
    <w:rsid w:val="002C2850"/>
    <w:rsid w:val="002C2C4F"/>
    <w:rsid w:val="002C2F33"/>
    <w:rsid w:val="002C3F22"/>
    <w:rsid w:val="002C44A5"/>
    <w:rsid w:val="002C468E"/>
    <w:rsid w:val="002C4B6D"/>
    <w:rsid w:val="002C4B76"/>
    <w:rsid w:val="002C5688"/>
    <w:rsid w:val="002C5B58"/>
    <w:rsid w:val="002C5C94"/>
    <w:rsid w:val="002C5D19"/>
    <w:rsid w:val="002C60CF"/>
    <w:rsid w:val="002C621E"/>
    <w:rsid w:val="002C62BE"/>
    <w:rsid w:val="002C77C5"/>
    <w:rsid w:val="002C7D14"/>
    <w:rsid w:val="002C7E96"/>
    <w:rsid w:val="002C7F7B"/>
    <w:rsid w:val="002D0567"/>
    <w:rsid w:val="002D0A30"/>
    <w:rsid w:val="002D15EF"/>
    <w:rsid w:val="002D1CD5"/>
    <w:rsid w:val="002D1F44"/>
    <w:rsid w:val="002D213D"/>
    <w:rsid w:val="002D2652"/>
    <w:rsid w:val="002D2703"/>
    <w:rsid w:val="002D2C26"/>
    <w:rsid w:val="002D2EF0"/>
    <w:rsid w:val="002D3850"/>
    <w:rsid w:val="002D39E2"/>
    <w:rsid w:val="002D3B92"/>
    <w:rsid w:val="002D3FCF"/>
    <w:rsid w:val="002D489F"/>
    <w:rsid w:val="002D48A2"/>
    <w:rsid w:val="002D503A"/>
    <w:rsid w:val="002D5152"/>
    <w:rsid w:val="002D52B4"/>
    <w:rsid w:val="002D5671"/>
    <w:rsid w:val="002D57B3"/>
    <w:rsid w:val="002D5D58"/>
    <w:rsid w:val="002D5E9A"/>
    <w:rsid w:val="002D625C"/>
    <w:rsid w:val="002D62D7"/>
    <w:rsid w:val="002D63C9"/>
    <w:rsid w:val="002D6A71"/>
    <w:rsid w:val="002D7906"/>
    <w:rsid w:val="002D7924"/>
    <w:rsid w:val="002D7CD5"/>
    <w:rsid w:val="002D7F43"/>
    <w:rsid w:val="002E03F6"/>
    <w:rsid w:val="002E0800"/>
    <w:rsid w:val="002E0D82"/>
    <w:rsid w:val="002E1293"/>
    <w:rsid w:val="002E1414"/>
    <w:rsid w:val="002E182D"/>
    <w:rsid w:val="002E1924"/>
    <w:rsid w:val="002E1BCF"/>
    <w:rsid w:val="002E2B4A"/>
    <w:rsid w:val="002E31CD"/>
    <w:rsid w:val="002E37BC"/>
    <w:rsid w:val="002E3A5D"/>
    <w:rsid w:val="002E3A82"/>
    <w:rsid w:val="002E3BCB"/>
    <w:rsid w:val="002E47D3"/>
    <w:rsid w:val="002E51E1"/>
    <w:rsid w:val="002E5C3C"/>
    <w:rsid w:val="002E5E7D"/>
    <w:rsid w:val="002E68FE"/>
    <w:rsid w:val="002E73A9"/>
    <w:rsid w:val="002E7812"/>
    <w:rsid w:val="002E7980"/>
    <w:rsid w:val="002E7FF2"/>
    <w:rsid w:val="002F02A4"/>
    <w:rsid w:val="002F063E"/>
    <w:rsid w:val="002F0836"/>
    <w:rsid w:val="002F12B8"/>
    <w:rsid w:val="002F1601"/>
    <w:rsid w:val="002F17E5"/>
    <w:rsid w:val="002F1822"/>
    <w:rsid w:val="002F1DA7"/>
    <w:rsid w:val="002F207F"/>
    <w:rsid w:val="002F2885"/>
    <w:rsid w:val="002F28CE"/>
    <w:rsid w:val="002F2B0E"/>
    <w:rsid w:val="002F3032"/>
    <w:rsid w:val="002F3454"/>
    <w:rsid w:val="002F35E3"/>
    <w:rsid w:val="002F3B6E"/>
    <w:rsid w:val="002F3FA1"/>
    <w:rsid w:val="002F42E3"/>
    <w:rsid w:val="002F4F0F"/>
    <w:rsid w:val="002F56B2"/>
    <w:rsid w:val="002F56EE"/>
    <w:rsid w:val="002F5D7D"/>
    <w:rsid w:val="002F5FC1"/>
    <w:rsid w:val="002F6BC0"/>
    <w:rsid w:val="002F6CCC"/>
    <w:rsid w:val="002F7323"/>
    <w:rsid w:val="00300DA2"/>
    <w:rsid w:val="0030139D"/>
    <w:rsid w:val="00301F00"/>
    <w:rsid w:val="00302932"/>
    <w:rsid w:val="003029DC"/>
    <w:rsid w:val="003033F2"/>
    <w:rsid w:val="003036C1"/>
    <w:rsid w:val="003037C3"/>
    <w:rsid w:val="00303DBD"/>
    <w:rsid w:val="00304358"/>
    <w:rsid w:val="00304431"/>
    <w:rsid w:val="003047EB"/>
    <w:rsid w:val="00304DFC"/>
    <w:rsid w:val="00305015"/>
    <w:rsid w:val="00305643"/>
    <w:rsid w:val="003056B4"/>
    <w:rsid w:val="003056CD"/>
    <w:rsid w:val="003056F9"/>
    <w:rsid w:val="00305791"/>
    <w:rsid w:val="00305C0C"/>
    <w:rsid w:val="00305D32"/>
    <w:rsid w:val="00305FB1"/>
    <w:rsid w:val="0030684E"/>
    <w:rsid w:val="00306968"/>
    <w:rsid w:val="00306B12"/>
    <w:rsid w:val="00306E2E"/>
    <w:rsid w:val="003070CB"/>
    <w:rsid w:val="003072D0"/>
    <w:rsid w:val="0030779B"/>
    <w:rsid w:val="003077EC"/>
    <w:rsid w:val="003079BE"/>
    <w:rsid w:val="003100C3"/>
    <w:rsid w:val="00310918"/>
    <w:rsid w:val="0031091B"/>
    <w:rsid w:val="00310925"/>
    <w:rsid w:val="00310E23"/>
    <w:rsid w:val="003117CF"/>
    <w:rsid w:val="003117E9"/>
    <w:rsid w:val="00312535"/>
    <w:rsid w:val="003125FC"/>
    <w:rsid w:val="00312613"/>
    <w:rsid w:val="00312B68"/>
    <w:rsid w:val="00312C7D"/>
    <w:rsid w:val="00313517"/>
    <w:rsid w:val="0031359F"/>
    <w:rsid w:val="00313AEC"/>
    <w:rsid w:val="00313B20"/>
    <w:rsid w:val="00313E98"/>
    <w:rsid w:val="003140F6"/>
    <w:rsid w:val="00314156"/>
    <w:rsid w:val="00314239"/>
    <w:rsid w:val="0031484C"/>
    <w:rsid w:val="00314BCB"/>
    <w:rsid w:val="00314DA6"/>
    <w:rsid w:val="00315250"/>
    <w:rsid w:val="003157E9"/>
    <w:rsid w:val="00315A40"/>
    <w:rsid w:val="0031602E"/>
    <w:rsid w:val="00316692"/>
    <w:rsid w:val="003166B2"/>
    <w:rsid w:val="003169E3"/>
    <w:rsid w:val="00316A2D"/>
    <w:rsid w:val="00316A66"/>
    <w:rsid w:val="00316C83"/>
    <w:rsid w:val="00316DFE"/>
    <w:rsid w:val="00316F8F"/>
    <w:rsid w:val="0031772B"/>
    <w:rsid w:val="003178A7"/>
    <w:rsid w:val="00317B8A"/>
    <w:rsid w:val="00317F4F"/>
    <w:rsid w:val="00320054"/>
    <w:rsid w:val="0032015C"/>
    <w:rsid w:val="003201A6"/>
    <w:rsid w:val="00320584"/>
    <w:rsid w:val="003206AD"/>
    <w:rsid w:val="0032075D"/>
    <w:rsid w:val="00320DB0"/>
    <w:rsid w:val="00321360"/>
    <w:rsid w:val="00321521"/>
    <w:rsid w:val="00321B50"/>
    <w:rsid w:val="003223AB"/>
    <w:rsid w:val="0032256A"/>
    <w:rsid w:val="00322685"/>
    <w:rsid w:val="00322E02"/>
    <w:rsid w:val="00323368"/>
    <w:rsid w:val="00323A7A"/>
    <w:rsid w:val="00323E98"/>
    <w:rsid w:val="00324793"/>
    <w:rsid w:val="0032497A"/>
    <w:rsid w:val="00324E93"/>
    <w:rsid w:val="00325162"/>
    <w:rsid w:val="00325317"/>
    <w:rsid w:val="00325B40"/>
    <w:rsid w:val="00325C66"/>
    <w:rsid w:val="00325DCD"/>
    <w:rsid w:val="00325F7C"/>
    <w:rsid w:val="00326448"/>
    <w:rsid w:val="00326532"/>
    <w:rsid w:val="00326781"/>
    <w:rsid w:val="00326798"/>
    <w:rsid w:val="00326A91"/>
    <w:rsid w:val="0032705B"/>
    <w:rsid w:val="003279C6"/>
    <w:rsid w:val="00330881"/>
    <w:rsid w:val="00331411"/>
    <w:rsid w:val="00331B02"/>
    <w:rsid w:val="0033204E"/>
    <w:rsid w:val="003320C3"/>
    <w:rsid w:val="00332501"/>
    <w:rsid w:val="00332539"/>
    <w:rsid w:val="00332FA6"/>
    <w:rsid w:val="003331C0"/>
    <w:rsid w:val="00333233"/>
    <w:rsid w:val="0033345F"/>
    <w:rsid w:val="00333B4D"/>
    <w:rsid w:val="003340BD"/>
    <w:rsid w:val="003343EC"/>
    <w:rsid w:val="00334670"/>
    <w:rsid w:val="00335727"/>
    <w:rsid w:val="00335C02"/>
    <w:rsid w:val="00335D3A"/>
    <w:rsid w:val="0033603E"/>
    <w:rsid w:val="003364D0"/>
    <w:rsid w:val="00336653"/>
    <w:rsid w:val="0033682D"/>
    <w:rsid w:val="00336CD1"/>
    <w:rsid w:val="003371E4"/>
    <w:rsid w:val="0033746D"/>
    <w:rsid w:val="00337CFA"/>
    <w:rsid w:val="0034017B"/>
    <w:rsid w:val="00340555"/>
    <w:rsid w:val="0034088B"/>
    <w:rsid w:val="00340B9C"/>
    <w:rsid w:val="00340C41"/>
    <w:rsid w:val="0034103B"/>
    <w:rsid w:val="00341313"/>
    <w:rsid w:val="00341743"/>
    <w:rsid w:val="00341C26"/>
    <w:rsid w:val="0034315B"/>
    <w:rsid w:val="0034362C"/>
    <w:rsid w:val="003437B0"/>
    <w:rsid w:val="003437B3"/>
    <w:rsid w:val="0034425B"/>
    <w:rsid w:val="00344701"/>
    <w:rsid w:val="003447D0"/>
    <w:rsid w:val="0034489A"/>
    <w:rsid w:val="00344FB9"/>
    <w:rsid w:val="00345767"/>
    <w:rsid w:val="003463DE"/>
    <w:rsid w:val="00346806"/>
    <w:rsid w:val="00346C51"/>
    <w:rsid w:val="00346F2D"/>
    <w:rsid w:val="00347478"/>
    <w:rsid w:val="0034771A"/>
    <w:rsid w:val="00347A44"/>
    <w:rsid w:val="003504D7"/>
    <w:rsid w:val="00350615"/>
    <w:rsid w:val="003506FF"/>
    <w:rsid w:val="00351345"/>
    <w:rsid w:val="003514FF"/>
    <w:rsid w:val="00351540"/>
    <w:rsid w:val="00351BA0"/>
    <w:rsid w:val="00351C39"/>
    <w:rsid w:val="00351CEC"/>
    <w:rsid w:val="00351D67"/>
    <w:rsid w:val="00352CB1"/>
    <w:rsid w:val="00354368"/>
    <w:rsid w:val="003543EE"/>
    <w:rsid w:val="0035470D"/>
    <w:rsid w:val="00354A10"/>
    <w:rsid w:val="00354E46"/>
    <w:rsid w:val="003554FE"/>
    <w:rsid w:val="00355596"/>
    <w:rsid w:val="00355CFD"/>
    <w:rsid w:val="00355F1A"/>
    <w:rsid w:val="003560B6"/>
    <w:rsid w:val="0035617D"/>
    <w:rsid w:val="0035625D"/>
    <w:rsid w:val="00356B4C"/>
    <w:rsid w:val="00357082"/>
    <w:rsid w:val="00357481"/>
    <w:rsid w:val="003600AC"/>
    <w:rsid w:val="003609AC"/>
    <w:rsid w:val="00360B55"/>
    <w:rsid w:val="00360BCD"/>
    <w:rsid w:val="00361391"/>
    <w:rsid w:val="00361CE8"/>
    <w:rsid w:val="00361FCB"/>
    <w:rsid w:val="00361FDA"/>
    <w:rsid w:val="00362037"/>
    <w:rsid w:val="0036234F"/>
    <w:rsid w:val="00362474"/>
    <w:rsid w:val="00362C0E"/>
    <w:rsid w:val="003635CD"/>
    <w:rsid w:val="003639C0"/>
    <w:rsid w:val="003639FB"/>
    <w:rsid w:val="00363DD4"/>
    <w:rsid w:val="003641A1"/>
    <w:rsid w:val="003643D9"/>
    <w:rsid w:val="003647BE"/>
    <w:rsid w:val="0036487E"/>
    <w:rsid w:val="00364B8E"/>
    <w:rsid w:val="00364D0C"/>
    <w:rsid w:val="00364F1A"/>
    <w:rsid w:val="00366026"/>
    <w:rsid w:val="003665E0"/>
    <w:rsid w:val="0036673B"/>
    <w:rsid w:val="00366970"/>
    <w:rsid w:val="00366DD0"/>
    <w:rsid w:val="00366E0A"/>
    <w:rsid w:val="00366F67"/>
    <w:rsid w:val="003670F7"/>
    <w:rsid w:val="00367171"/>
    <w:rsid w:val="00367AC7"/>
    <w:rsid w:val="00367B88"/>
    <w:rsid w:val="00367FED"/>
    <w:rsid w:val="00370349"/>
    <w:rsid w:val="00370FC6"/>
    <w:rsid w:val="00371F27"/>
    <w:rsid w:val="003722A2"/>
    <w:rsid w:val="00372303"/>
    <w:rsid w:val="003723ED"/>
    <w:rsid w:val="00372855"/>
    <w:rsid w:val="00373109"/>
    <w:rsid w:val="003734CF"/>
    <w:rsid w:val="003737B3"/>
    <w:rsid w:val="0037404C"/>
    <w:rsid w:val="0037428C"/>
    <w:rsid w:val="00374296"/>
    <w:rsid w:val="00374EDD"/>
    <w:rsid w:val="00375031"/>
    <w:rsid w:val="003750F6"/>
    <w:rsid w:val="00375268"/>
    <w:rsid w:val="00375332"/>
    <w:rsid w:val="00375960"/>
    <w:rsid w:val="003759FA"/>
    <w:rsid w:val="00375A39"/>
    <w:rsid w:val="00375FA7"/>
    <w:rsid w:val="00376364"/>
    <w:rsid w:val="003764A7"/>
    <w:rsid w:val="00376575"/>
    <w:rsid w:val="003768B3"/>
    <w:rsid w:val="00377BB7"/>
    <w:rsid w:val="00377BB8"/>
    <w:rsid w:val="00377D05"/>
    <w:rsid w:val="00380B77"/>
    <w:rsid w:val="0038119B"/>
    <w:rsid w:val="00381A33"/>
    <w:rsid w:val="00381B52"/>
    <w:rsid w:val="00381BFD"/>
    <w:rsid w:val="0038247C"/>
    <w:rsid w:val="00382555"/>
    <w:rsid w:val="00382564"/>
    <w:rsid w:val="003827E7"/>
    <w:rsid w:val="00382C37"/>
    <w:rsid w:val="0038326F"/>
    <w:rsid w:val="003833AA"/>
    <w:rsid w:val="00383619"/>
    <w:rsid w:val="003837DC"/>
    <w:rsid w:val="00383BD8"/>
    <w:rsid w:val="003848A0"/>
    <w:rsid w:val="00385868"/>
    <w:rsid w:val="003859E9"/>
    <w:rsid w:val="00385B09"/>
    <w:rsid w:val="00385C5F"/>
    <w:rsid w:val="00385F47"/>
    <w:rsid w:val="003860F6"/>
    <w:rsid w:val="003861D6"/>
    <w:rsid w:val="00386A1F"/>
    <w:rsid w:val="00386E61"/>
    <w:rsid w:val="00387E19"/>
    <w:rsid w:val="003901D8"/>
    <w:rsid w:val="0039048C"/>
    <w:rsid w:val="0039064A"/>
    <w:rsid w:val="003906A8"/>
    <w:rsid w:val="00390839"/>
    <w:rsid w:val="00390C2B"/>
    <w:rsid w:val="003913E9"/>
    <w:rsid w:val="003918D7"/>
    <w:rsid w:val="00391A7E"/>
    <w:rsid w:val="003925E9"/>
    <w:rsid w:val="003928CA"/>
    <w:rsid w:val="00392B2D"/>
    <w:rsid w:val="00392E7F"/>
    <w:rsid w:val="00392F36"/>
    <w:rsid w:val="00393007"/>
    <w:rsid w:val="003931C0"/>
    <w:rsid w:val="00393253"/>
    <w:rsid w:val="00393265"/>
    <w:rsid w:val="0039356E"/>
    <w:rsid w:val="003938C1"/>
    <w:rsid w:val="003938F1"/>
    <w:rsid w:val="00393B9E"/>
    <w:rsid w:val="00393F1C"/>
    <w:rsid w:val="0039446C"/>
    <w:rsid w:val="00394748"/>
    <w:rsid w:val="00394B58"/>
    <w:rsid w:val="003952E7"/>
    <w:rsid w:val="003957B4"/>
    <w:rsid w:val="00395BA4"/>
    <w:rsid w:val="00395FF1"/>
    <w:rsid w:val="003962CA"/>
    <w:rsid w:val="00396FFA"/>
    <w:rsid w:val="00397644"/>
    <w:rsid w:val="003976C2"/>
    <w:rsid w:val="00397D19"/>
    <w:rsid w:val="003A0119"/>
    <w:rsid w:val="003A055F"/>
    <w:rsid w:val="003A09A3"/>
    <w:rsid w:val="003A0D8F"/>
    <w:rsid w:val="003A0D98"/>
    <w:rsid w:val="003A14B4"/>
    <w:rsid w:val="003A172E"/>
    <w:rsid w:val="003A1A2D"/>
    <w:rsid w:val="003A2136"/>
    <w:rsid w:val="003A2495"/>
    <w:rsid w:val="003A31C6"/>
    <w:rsid w:val="003A37F5"/>
    <w:rsid w:val="003A3C81"/>
    <w:rsid w:val="003A3DD2"/>
    <w:rsid w:val="003A44BF"/>
    <w:rsid w:val="003A44C5"/>
    <w:rsid w:val="003A4851"/>
    <w:rsid w:val="003A4BE2"/>
    <w:rsid w:val="003A4E49"/>
    <w:rsid w:val="003A540E"/>
    <w:rsid w:val="003A5825"/>
    <w:rsid w:val="003A58C1"/>
    <w:rsid w:val="003A5D3C"/>
    <w:rsid w:val="003A5F97"/>
    <w:rsid w:val="003A6102"/>
    <w:rsid w:val="003A61A9"/>
    <w:rsid w:val="003A635E"/>
    <w:rsid w:val="003A660A"/>
    <w:rsid w:val="003A6C6A"/>
    <w:rsid w:val="003A6CF5"/>
    <w:rsid w:val="003A7391"/>
    <w:rsid w:val="003A78CB"/>
    <w:rsid w:val="003B0057"/>
    <w:rsid w:val="003B0650"/>
    <w:rsid w:val="003B0849"/>
    <w:rsid w:val="003B0B5F"/>
    <w:rsid w:val="003B19B1"/>
    <w:rsid w:val="003B1A4A"/>
    <w:rsid w:val="003B2059"/>
    <w:rsid w:val="003B249F"/>
    <w:rsid w:val="003B2BF4"/>
    <w:rsid w:val="003B2D2D"/>
    <w:rsid w:val="003B2EF4"/>
    <w:rsid w:val="003B3105"/>
    <w:rsid w:val="003B3365"/>
    <w:rsid w:val="003B35B4"/>
    <w:rsid w:val="003B450E"/>
    <w:rsid w:val="003B4677"/>
    <w:rsid w:val="003B4727"/>
    <w:rsid w:val="003B498A"/>
    <w:rsid w:val="003B54EC"/>
    <w:rsid w:val="003B55AE"/>
    <w:rsid w:val="003B5A16"/>
    <w:rsid w:val="003B6319"/>
    <w:rsid w:val="003B6404"/>
    <w:rsid w:val="003B664D"/>
    <w:rsid w:val="003B7437"/>
    <w:rsid w:val="003B753C"/>
    <w:rsid w:val="003C0117"/>
    <w:rsid w:val="003C0656"/>
    <w:rsid w:val="003C0923"/>
    <w:rsid w:val="003C09D6"/>
    <w:rsid w:val="003C0B9C"/>
    <w:rsid w:val="003C0FDC"/>
    <w:rsid w:val="003C1983"/>
    <w:rsid w:val="003C24AE"/>
    <w:rsid w:val="003C2A35"/>
    <w:rsid w:val="003C2DFC"/>
    <w:rsid w:val="003C3289"/>
    <w:rsid w:val="003C33CE"/>
    <w:rsid w:val="003C3439"/>
    <w:rsid w:val="003C35FD"/>
    <w:rsid w:val="003C3F86"/>
    <w:rsid w:val="003C3FA9"/>
    <w:rsid w:val="003C416B"/>
    <w:rsid w:val="003C435D"/>
    <w:rsid w:val="003C44B1"/>
    <w:rsid w:val="003C4616"/>
    <w:rsid w:val="003C4C08"/>
    <w:rsid w:val="003C4C50"/>
    <w:rsid w:val="003C4EC0"/>
    <w:rsid w:val="003C5080"/>
    <w:rsid w:val="003C5375"/>
    <w:rsid w:val="003C5AC1"/>
    <w:rsid w:val="003C5F36"/>
    <w:rsid w:val="003C68EA"/>
    <w:rsid w:val="003C6900"/>
    <w:rsid w:val="003C6B1F"/>
    <w:rsid w:val="003C6CD4"/>
    <w:rsid w:val="003C7413"/>
    <w:rsid w:val="003C7596"/>
    <w:rsid w:val="003C79B8"/>
    <w:rsid w:val="003C7DB4"/>
    <w:rsid w:val="003C7E74"/>
    <w:rsid w:val="003D02E8"/>
    <w:rsid w:val="003D0494"/>
    <w:rsid w:val="003D0EF1"/>
    <w:rsid w:val="003D1252"/>
    <w:rsid w:val="003D16A1"/>
    <w:rsid w:val="003D175B"/>
    <w:rsid w:val="003D190B"/>
    <w:rsid w:val="003D1BC1"/>
    <w:rsid w:val="003D1D77"/>
    <w:rsid w:val="003D1FC9"/>
    <w:rsid w:val="003D2095"/>
    <w:rsid w:val="003D25FF"/>
    <w:rsid w:val="003D30A2"/>
    <w:rsid w:val="003D33F5"/>
    <w:rsid w:val="003D37BF"/>
    <w:rsid w:val="003D41C0"/>
    <w:rsid w:val="003D452F"/>
    <w:rsid w:val="003D4934"/>
    <w:rsid w:val="003D50D2"/>
    <w:rsid w:val="003D5155"/>
    <w:rsid w:val="003D5280"/>
    <w:rsid w:val="003D56D3"/>
    <w:rsid w:val="003D59A8"/>
    <w:rsid w:val="003D5A54"/>
    <w:rsid w:val="003D64D5"/>
    <w:rsid w:val="003D6D77"/>
    <w:rsid w:val="003D7778"/>
    <w:rsid w:val="003D7AA5"/>
    <w:rsid w:val="003D7BC7"/>
    <w:rsid w:val="003D7BD0"/>
    <w:rsid w:val="003E006D"/>
    <w:rsid w:val="003E0928"/>
    <w:rsid w:val="003E0A34"/>
    <w:rsid w:val="003E0BB1"/>
    <w:rsid w:val="003E0E6D"/>
    <w:rsid w:val="003E0F3D"/>
    <w:rsid w:val="003E2378"/>
    <w:rsid w:val="003E2431"/>
    <w:rsid w:val="003E2C30"/>
    <w:rsid w:val="003E2DD7"/>
    <w:rsid w:val="003E3363"/>
    <w:rsid w:val="003E3496"/>
    <w:rsid w:val="003E3692"/>
    <w:rsid w:val="003E4DBA"/>
    <w:rsid w:val="003E4FA3"/>
    <w:rsid w:val="003E5646"/>
    <w:rsid w:val="003E6111"/>
    <w:rsid w:val="003E658B"/>
    <w:rsid w:val="003E6735"/>
    <w:rsid w:val="003E6D6A"/>
    <w:rsid w:val="003E75FF"/>
    <w:rsid w:val="003E7661"/>
    <w:rsid w:val="003E76AC"/>
    <w:rsid w:val="003E76CA"/>
    <w:rsid w:val="003E7FE8"/>
    <w:rsid w:val="003F0215"/>
    <w:rsid w:val="003F03BB"/>
    <w:rsid w:val="003F0415"/>
    <w:rsid w:val="003F09A0"/>
    <w:rsid w:val="003F0AD7"/>
    <w:rsid w:val="003F0D0C"/>
    <w:rsid w:val="003F0F12"/>
    <w:rsid w:val="003F2552"/>
    <w:rsid w:val="003F255D"/>
    <w:rsid w:val="003F2978"/>
    <w:rsid w:val="003F2A2B"/>
    <w:rsid w:val="003F2C63"/>
    <w:rsid w:val="003F34CD"/>
    <w:rsid w:val="003F34E4"/>
    <w:rsid w:val="003F36AE"/>
    <w:rsid w:val="003F3B4A"/>
    <w:rsid w:val="003F4238"/>
    <w:rsid w:val="003F47BA"/>
    <w:rsid w:val="003F4C36"/>
    <w:rsid w:val="003F536E"/>
    <w:rsid w:val="003F58D3"/>
    <w:rsid w:val="003F667D"/>
    <w:rsid w:val="003F6D3C"/>
    <w:rsid w:val="003F6D90"/>
    <w:rsid w:val="003F73CF"/>
    <w:rsid w:val="003F74E1"/>
    <w:rsid w:val="003F798B"/>
    <w:rsid w:val="003F7996"/>
    <w:rsid w:val="003F79DB"/>
    <w:rsid w:val="003F7E39"/>
    <w:rsid w:val="004001EB"/>
    <w:rsid w:val="00400D0A"/>
    <w:rsid w:val="00400D50"/>
    <w:rsid w:val="00400FF3"/>
    <w:rsid w:val="004012F6"/>
    <w:rsid w:val="004015D3"/>
    <w:rsid w:val="00401C60"/>
    <w:rsid w:val="00401D47"/>
    <w:rsid w:val="00401E04"/>
    <w:rsid w:val="004025E5"/>
    <w:rsid w:val="00402684"/>
    <w:rsid w:val="004026BA"/>
    <w:rsid w:val="0040299E"/>
    <w:rsid w:val="00402DCF"/>
    <w:rsid w:val="00402FC7"/>
    <w:rsid w:val="00403702"/>
    <w:rsid w:val="0040406B"/>
    <w:rsid w:val="00404B79"/>
    <w:rsid w:val="004055E9"/>
    <w:rsid w:val="00405B24"/>
    <w:rsid w:val="00405F4B"/>
    <w:rsid w:val="004065F3"/>
    <w:rsid w:val="004076D3"/>
    <w:rsid w:val="004076DB"/>
    <w:rsid w:val="0041002C"/>
    <w:rsid w:val="004100C6"/>
    <w:rsid w:val="00410A73"/>
    <w:rsid w:val="0041115C"/>
    <w:rsid w:val="0041123C"/>
    <w:rsid w:val="004112C1"/>
    <w:rsid w:val="00411B03"/>
    <w:rsid w:val="00412019"/>
    <w:rsid w:val="00412510"/>
    <w:rsid w:val="0041254A"/>
    <w:rsid w:val="004129E1"/>
    <w:rsid w:val="00412CD6"/>
    <w:rsid w:val="00412E35"/>
    <w:rsid w:val="00413030"/>
    <w:rsid w:val="00413069"/>
    <w:rsid w:val="00413101"/>
    <w:rsid w:val="0041347F"/>
    <w:rsid w:val="0041378A"/>
    <w:rsid w:val="0041441D"/>
    <w:rsid w:val="00414F87"/>
    <w:rsid w:val="0041502F"/>
    <w:rsid w:val="0041518C"/>
    <w:rsid w:val="004152A9"/>
    <w:rsid w:val="004156C4"/>
    <w:rsid w:val="00415B08"/>
    <w:rsid w:val="004164B1"/>
    <w:rsid w:val="00416697"/>
    <w:rsid w:val="004167A9"/>
    <w:rsid w:val="00416BC3"/>
    <w:rsid w:val="00416EA7"/>
    <w:rsid w:val="0041707C"/>
    <w:rsid w:val="00417BA1"/>
    <w:rsid w:val="00417BDE"/>
    <w:rsid w:val="0042017F"/>
    <w:rsid w:val="00420413"/>
    <w:rsid w:val="004209BE"/>
    <w:rsid w:val="00420CCA"/>
    <w:rsid w:val="00420DC6"/>
    <w:rsid w:val="00420EFA"/>
    <w:rsid w:val="0042102D"/>
    <w:rsid w:val="0042143A"/>
    <w:rsid w:val="0042155B"/>
    <w:rsid w:val="00421D62"/>
    <w:rsid w:val="00421DA7"/>
    <w:rsid w:val="00421F41"/>
    <w:rsid w:val="00422A0C"/>
    <w:rsid w:val="0042309E"/>
    <w:rsid w:val="004231E4"/>
    <w:rsid w:val="00423272"/>
    <w:rsid w:val="0042376D"/>
    <w:rsid w:val="004238F6"/>
    <w:rsid w:val="00423B42"/>
    <w:rsid w:val="00423DC4"/>
    <w:rsid w:val="00423F76"/>
    <w:rsid w:val="00423FE4"/>
    <w:rsid w:val="004245AE"/>
    <w:rsid w:val="00425035"/>
    <w:rsid w:val="0042529F"/>
    <w:rsid w:val="0042534C"/>
    <w:rsid w:val="004258CF"/>
    <w:rsid w:val="00425B9B"/>
    <w:rsid w:val="00425CA9"/>
    <w:rsid w:val="004263B9"/>
    <w:rsid w:val="0042684C"/>
    <w:rsid w:val="004268A9"/>
    <w:rsid w:val="00426CF7"/>
    <w:rsid w:val="00426D07"/>
    <w:rsid w:val="00426F40"/>
    <w:rsid w:val="00427334"/>
    <w:rsid w:val="00427493"/>
    <w:rsid w:val="0042756D"/>
    <w:rsid w:val="0042757A"/>
    <w:rsid w:val="00427726"/>
    <w:rsid w:val="00427744"/>
    <w:rsid w:val="00427E42"/>
    <w:rsid w:val="00427F2A"/>
    <w:rsid w:val="00427F3C"/>
    <w:rsid w:val="00430BEC"/>
    <w:rsid w:val="0043113E"/>
    <w:rsid w:val="00431501"/>
    <w:rsid w:val="004316D9"/>
    <w:rsid w:val="00431BB2"/>
    <w:rsid w:val="00431D92"/>
    <w:rsid w:val="00431F8C"/>
    <w:rsid w:val="00431FAF"/>
    <w:rsid w:val="004323D5"/>
    <w:rsid w:val="00432B10"/>
    <w:rsid w:val="00432C08"/>
    <w:rsid w:val="00432E0D"/>
    <w:rsid w:val="00432E4F"/>
    <w:rsid w:val="004330F5"/>
    <w:rsid w:val="00433155"/>
    <w:rsid w:val="00433259"/>
    <w:rsid w:val="004337F8"/>
    <w:rsid w:val="0043390C"/>
    <w:rsid w:val="00433B8E"/>
    <w:rsid w:val="00433BCC"/>
    <w:rsid w:val="00434258"/>
    <w:rsid w:val="00434438"/>
    <w:rsid w:val="0043449E"/>
    <w:rsid w:val="00434B20"/>
    <w:rsid w:val="0043565D"/>
    <w:rsid w:val="0043572D"/>
    <w:rsid w:val="00435759"/>
    <w:rsid w:val="00435793"/>
    <w:rsid w:val="00435858"/>
    <w:rsid w:val="00435976"/>
    <w:rsid w:val="00435A61"/>
    <w:rsid w:val="00435B79"/>
    <w:rsid w:val="00435F68"/>
    <w:rsid w:val="00435F7B"/>
    <w:rsid w:val="004360AC"/>
    <w:rsid w:val="0043638A"/>
    <w:rsid w:val="00436A70"/>
    <w:rsid w:val="004375C2"/>
    <w:rsid w:val="0043763D"/>
    <w:rsid w:val="004379F5"/>
    <w:rsid w:val="00440169"/>
    <w:rsid w:val="004401D2"/>
    <w:rsid w:val="00440401"/>
    <w:rsid w:val="00440C4F"/>
    <w:rsid w:val="00441421"/>
    <w:rsid w:val="0044157E"/>
    <w:rsid w:val="00442580"/>
    <w:rsid w:val="00442F28"/>
    <w:rsid w:val="00443278"/>
    <w:rsid w:val="004445AE"/>
    <w:rsid w:val="0044505A"/>
    <w:rsid w:val="00445252"/>
    <w:rsid w:val="004454EF"/>
    <w:rsid w:val="00445E42"/>
    <w:rsid w:val="00445FDC"/>
    <w:rsid w:val="004466D3"/>
    <w:rsid w:val="0044681A"/>
    <w:rsid w:val="00446D72"/>
    <w:rsid w:val="00446D78"/>
    <w:rsid w:val="00446DE7"/>
    <w:rsid w:val="00447731"/>
    <w:rsid w:val="00447989"/>
    <w:rsid w:val="00447BC0"/>
    <w:rsid w:val="00447D23"/>
    <w:rsid w:val="0045055C"/>
    <w:rsid w:val="00450A8A"/>
    <w:rsid w:val="00451178"/>
    <w:rsid w:val="004511F3"/>
    <w:rsid w:val="00451745"/>
    <w:rsid w:val="00451BEA"/>
    <w:rsid w:val="004520F1"/>
    <w:rsid w:val="00452117"/>
    <w:rsid w:val="00452374"/>
    <w:rsid w:val="00452A0A"/>
    <w:rsid w:val="00452C27"/>
    <w:rsid w:val="004531F1"/>
    <w:rsid w:val="0045364A"/>
    <w:rsid w:val="00453A4A"/>
    <w:rsid w:val="004540F8"/>
    <w:rsid w:val="0045459B"/>
    <w:rsid w:val="00454B3C"/>
    <w:rsid w:val="00454BA8"/>
    <w:rsid w:val="0045505D"/>
    <w:rsid w:val="004553C8"/>
    <w:rsid w:val="004554DF"/>
    <w:rsid w:val="00456884"/>
    <w:rsid w:val="00456E68"/>
    <w:rsid w:val="00456F29"/>
    <w:rsid w:val="004579B9"/>
    <w:rsid w:val="00457DCB"/>
    <w:rsid w:val="00457E98"/>
    <w:rsid w:val="00460451"/>
    <w:rsid w:val="00460B2A"/>
    <w:rsid w:val="00460BA9"/>
    <w:rsid w:val="004613CC"/>
    <w:rsid w:val="0046229D"/>
    <w:rsid w:val="004629B5"/>
    <w:rsid w:val="0046301C"/>
    <w:rsid w:val="0046377E"/>
    <w:rsid w:val="00464EA1"/>
    <w:rsid w:val="004652CD"/>
    <w:rsid w:val="004653C5"/>
    <w:rsid w:val="004654D9"/>
    <w:rsid w:val="0046580E"/>
    <w:rsid w:val="004659A8"/>
    <w:rsid w:val="0046604E"/>
    <w:rsid w:val="004660FE"/>
    <w:rsid w:val="00466395"/>
    <w:rsid w:val="0046653D"/>
    <w:rsid w:val="00466AB3"/>
    <w:rsid w:val="00467F1B"/>
    <w:rsid w:val="004700E0"/>
    <w:rsid w:val="004705B1"/>
    <w:rsid w:val="00470C00"/>
    <w:rsid w:val="00470D7E"/>
    <w:rsid w:val="00471065"/>
    <w:rsid w:val="004711AC"/>
    <w:rsid w:val="0047184E"/>
    <w:rsid w:val="00472F11"/>
    <w:rsid w:val="00473102"/>
    <w:rsid w:val="004738C2"/>
    <w:rsid w:val="00473BEF"/>
    <w:rsid w:val="00473D90"/>
    <w:rsid w:val="00473E84"/>
    <w:rsid w:val="004745B1"/>
    <w:rsid w:val="004746A6"/>
    <w:rsid w:val="00474A64"/>
    <w:rsid w:val="00475704"/>
    <w:rsid w:val="00475ADD"/>
    <w:rsid w:val="0047619F"/>
    <w:rsid w:val="00476853"/>
    <w:rsid w:val="00476B21"/>
    <w:rsid w:val="00477380"/>
    <w:rsid w:val="00477B87"/>
    <w:rsid w:val="00477FEE"/>
    <w:rsid w:val="0048016D"/>
    <w:rsid w:val="004801F3"/>
    <w:rsid w:val="00480599"/>
    <w:rsid w:val="00480687"/>
    <w:rsid w:val="004811F0"/>
    <w:rsid w:val="004817D8"/>
    <w:rsid w:val="00481955"/>
    <w:rsid w:val="00481C7C"/>
    <w:rsid w:val="00482260"/>
    <w:rsid w:val="00482398"/>
    <w:rsid w:val="004835FC"/>
    <w:rsid w:val="00483ADD"/>
    <w:rsid w:val="00483D56"/>
    <w:rsid w:val="00483F25"/>
    <w:rsid w:val="004845CD"/>
    <w:rsid w:val="0048485E"/>
    <w:rsid w:val="00484967"/>
    <w:rsid w:val="00484DEE"/>
    <w:rsid w:val="004852A2"/>
    <w:rsid w:val="004853DD"/>
    <w:rsid w:val="004855F4"/>
    <w:rsid w:val="00485865"/>
    <w:rsid w:val="00485BB1"/>
    <w:rsid w:val="00485F83"/>
    <w:rsid w:val="00486E6E"/>
    <w:rsid w:val="00487528"/>
    <w:rsid w:val="004879F2"/>
    <w:rsid w:val="0049053B"/>
    <w:rsid w:val="0049053E"/>
    <w:rsid w:val="00490AB5"/>
    <w:rsid w:val="00491321"/>
    <w:rsid w:val="00491600"/>
    <w:rsid w:val="0049178F"/>
    <w:rsid w:val="00491A56"/>
    <w:rsid w:val="00491AE8"/>
    <w:rsid w:val="00492434"/>
    <w:rsid w:val="004925A1"/>
    <w:rsid w:val="004928C0"/>
    <w:rsid w:val="00492BE6"/>
    <w:rsid w:val="00492ECA"/>
    <w:rsid w:val="00492FAA"/>
    <w:rsid w:val="00493152"/>
    <w:rsid w:val="00493785"/>
    <w:rsid w:val="00493999"/>
    <w:rsid w:val="004949B1"/>
    <w:rsid w:val="00494BA4"/>
    <w:rsid w:val="00494E85"/>
    <w:rsid w:val="00494F79"/>
    <w:rsid w:val="00495108"/>
    <w:rsid w:val="004953A9"/>
    <w:rsid w:val="00495B2A"/>
    <w:rsid w:val="004967B9"/>
    <w:rsid w:val="00497974"/>
    <w:rsid w:val="00497BFC"/>
    <w:rsid w:val="00497D3B"/>
    <w:rsid w:val="004A004A"/>
    <w:rsid w:val="004A01DC"/>
    <w:rsid w:val="004A0336"/>
    <w:rsid w:val="004A0946"/>
    <w:rsid w:val="004A0ECA"/>
    <w:rsid w:val="004A121B"/>
    <w:rsid w:val="004A1616"/>
    <w:rsid w:val="004A181E"/>
    <w:rsid w:val="004A18FF"/>
    <w:rsid w:val="004A1C5F"/>
    <w:rsid w:val="004A1F6E"/>
    <w:rsid w:val="004A23A4"/>
    <w:rsid w:val="004A2414"/>
    <w:rsid w:val="004A250E"/>
    <w:rsid w:val="004A3112"/>
    <w:rsid w:val="004A3804"/>
    <w:rsid w:val="004A39A6"/>
    <w:rsid w:val="004A404C"/>
    <w:rsid w:val="004A4D07"/>
    <w:rsid w:val="004A54F1"/>
    <w:rsid w:val="004A63A6"/>
    <w:rsid w:val="004A6622"/>
    <w:rsid w:val="004A66E0"/>
    <w:rsid w:val="004A70AF"/>
    <w:rsid w:val="004A74DD"/>
    <w:rsid w:val="004B1473"/>
    <w:rsid w:val="004B2146"/>
    <w:rsid w:val="004B228B"/>
    <w:rsid w:val="004B249C"/>
    <w:rsid w:val="004B26E0"/>
    <w:rsid w:val="004B30B8"/>
    <w:rsid w:val="004B380C"/>
    <w:rsid w:val="004B38E1"/>
    <w:rsid w:val="004B3C7C"/>
    <w:rsid w:val="004B47B5"/>
    <w:rsid w:val="004B4832"/>
    <w:rsid w:val="004B4879"/>
    <w:rsid w:val="004B4D06"/>
    <w:rsid w:val="004B58C4"/>
    <w:rsid w:val="004B595C"/>
    <w:rsid w:val="004B59B2"/>
    <w:rsid w:val="004B5B25"/>
    <w:rsid w:val="004B63FF"/>
    <w:rsid w:val="004B6624"/>
    <w:rsid w:val="004B6F80"/>
    <w:rsid w:val="004B72F3"/>
    <w:rsid w:val="004B7987"/>
    <w:rsid w:val="004B7997"/>
    <w:rsid w:val="004B7C16"/>
    <w:rsid w:val="004C020B"/>
    <w:rsid w:val="004C032C"/>
    <w:rsid w:val="004C1697"/>
    <w:rsid w:val="004C1B8C"/>
    <w:rsid w:val="004C2457"/>
    <w:rsid w:val="004C2A79"/>
    <w:rsid w:val="004C2B18"/>
    <w:rsid w:val="004C2FC2"/>
    <w:rsid w:val="004C310C"/>
    <w:rsid w:val="004C3220"/>
    <w:rsid w:val="004C3976"/>
    <w:rsid w:val="004C3C8A"/>
    <w:rsid w:val="004C45FD"/>
    <w:rsid w:val="004C47A5"/>
    <w:rsid w:val="004C4BCD"/>
    <w:rsid w:val="004C5BAF"/>
    <w:rsid w:val="004C5E16"/>
    <w:rsid w:val="004C6456"/>
    <w:rsid w:val="004C6717"/>
    <w:rsid w:val="004C6968"/>
    <w:rsid w:val="004C6BBD"/>
    <w:rsid w:val="004C7091"/>
    <w:rsid w:val="004C7798"/>
    <w:rsid w:val="004C7823"/>
    <w:rsid w:val="004C7BFB"/>
    <w:rsid w:val="004C7DD5"/>
    <w:rsid w:val="004D0322"/>
    <w:rsid w:val="004D03AE"/>
    <w:rsid w:val="004D104D"/>
    <w:rsid w:val="004D1194"/>
    <w:rsid w:val="004D15BD"/>
    <w:rsid w:val="004D197B"/>
    <w:rsid w:val="004D1D8C"/>
    <w:rsid w:val="004D20EA"/>
    <w:rsid w:val="004D212E"/>
    <w:rsid w:val="004D2680"/>
    <w:rsid w:val="004D2900"/>
    <w:rsid w:val="004D29F2"/>
    <w:rsid w:val="004D2B77"/>
    <w:rsid w:val="004D32E7"/>
    <w:rsid w:val="004D36D0"/>
    <w:rsid w:val="004D3823"/>
    <w:rsid w:val="004D432E"/>
    <w:rsid w:val="004D4431"/>
    <w:rsid w:val="004D4727"/>
    <w:rsid w:val="004D4849"/>
    <w:rsid w:val="004D4BFD"/>
    <w:rsid w:val="004D4CBD"/>
    <w:rsid w:val="004D516F"/>
    <w:rsid w:val="004D5230"/>
    <w:rsid w:val="004D6551"/>
    <w:rsid w:val="004D6CF5"/>
    <w:rsid w:val="004D6D5A"/>
    <w:rsid w:val="004D6E13"/>
    <w:rsid w:val="004D7305"/>
    <w:rsid w:val="004D79E3"/>
    <w:rsid w:val="004D7B74"/>
    <w:rsid w:val="004D7D56"/>
    <w:rsid w:val="004E006B"/>
    <w:rsid w:val="004E0508"/>
    <w:rsid w:val="004E0627"/>
    <w:rsid w:val="004E0ACF"/>
    <w:rsid w:val="004E0BB3"/>
    <w:rsid w:val="004E0CD1"/>
    <w:rsid w:val="004E10D1"/>
    <w:rsid w:val="004E1AAA"/>
    <w:rsid w:val="004E1E7C"/>
    <w:rsid w:val="004E2A52"/>
    <w:rsid w:val="004E2F16"/>
    <w:rsid w:val="004E36D0"/>
    <w:rsid w:val="004E37B0"/>
    <w:rsid w:val="004E3822"/>
    <w:rsid w:val="004E39B9"/>
    <w:rsid w:val="004E3D3B"/>
    <w:rsid w:val="004E3DCC"/>
    <w:rsid w:val="004E43BF"/>
    <w:rsid w:val="004E49B6"/>
    <w:rsid w:val="004E49BB"/>
    <w:rsid w:val="004E4D84"/>
    <w:rsid w:val="004E52BB"/>
    <w:rsid w:val="004E53CE"/>
    <w:rsid w:val="004E5645"/>
    <w:rsid w:val="004E565E"/>
    <w:rsid w:val="004E5773"/>
    <w:rsid w:val="004E5801"/>
    <w:rsid w:val="004E5E13"/>
    <w:rsid w:val="004E5FBF"/>
    <w:rsid w:val="004E6183"/>
    <w:rsid w:val="004E69E9"/>
    <w:rsid w:val="004E6A1F"/>
    <w:rsid w:val="004E6BD2"/>
    <w:rsid w:val="004E6D5F"/>
    <w:rsid w:val="004E7198"/>
    <w:rsid w:val="004E73A3"/>
    <w:rsid w:val="004E7876"/>
    <w:rsid w:val="004E7D81"/>
    <w:rsid w:val="004E7D9C"/>
    <w:rsid w:val="004F0280"/>
    <w:rsid w:val="004F04D8"/>
    <w:rsid w:val="004F0529"/>
    <w:rsid w:val="004F0A05"/>
    <w:rsid w:val="004F0A9C"/>
    <w:rsid w:val="004F0D17"/>
    <w:rsid w:val="004F0E15"/>
    <w:rsid w:val="004F1741"/>
    <w:rsid w:val="004F1757"/>
    <w:rsid w:val="004F195D"/>
    <w:rsid w:val="004F2058"/>
    <w:rsid w:val="004F2C60"/>
    <w:rsid w:val="004F2D78"/>
    <w:rsid w:val="004F2DB7"/>
    <w:rsid w:val="004F2DDF"/>
    <w:rsid w:val="004F2F86"/>
    <w:rsid w:val="004F30C8"/>
    <w:rsid w:val="004F399D"/>
    <w:rsid w:val="004F3C6B"/>
    <w:rsid w:val="004F4061"/>
    <w:rsid w:val="004F429D"/>
    <w:rsid w:val="004F4BDD"/>
    <w:rsid w:val="004F4D6F"/>
    <w:rsid w:val="004F4D82"/>
    <w:rsid w:val="004F543B"/>
    <w:rsid w:val="004F55DF"/>
    <w:rsid w:val="004F5C52"/>
    <w:rsid w:val="004F62FA"/>
    <w:rsid w:val="004F6450"/>
    <w:rsid w:val="004F65A9"/>
    <w:rsid w:val="004F6850"/>
    <w:rsid w:val="004F6A25"/>
    <w:rsid w:val="004F6C86"/>
    <w:rsid w:val="004F705D"/>
    <w:rsid w:val="004F7222"/>
    <w:rsid w:val="004F729F"/>
    <w:rsid w:val="004F7342"/>
    <w:rsid w:val="004F7869"/>
    <w:rsid w:val="005006F3"/>
    <w:rsid w:val="00500D30"/>
    <w:rsid w:val="00500E12"/>
    <w:rsid w:val="00500F69"/>
    <w:rsid w:val="005013C4"/>
    <w:rsid w:val="0050163B"/>
    <w:rsid w:val="00501693"/>
    <w:rsid w:val="00501DA9"/>
    <w:rsid w:val="005022F5"/>
    <w:rsid w:val="0050267B"/>
    <w:rsid w:val="005029B4"/>
    <w:rsid w:val="00502DB0"/>
    <w:rsid w:val="0050388A"/>
    <w:rsid w:val="00503F27"/>
    <w:rsid w:val="00504770"/>
    <w:rsid w:val="00504A58"/>
    <w:rsid w:val="005055A8"/>
    <w:rsid w:val="00505752"/>
    <w:rsid w:val="005060F3"/>
    <w:rsid w:val="0050645C"/>
    <w:rsid w:val="005065F9"/>
    <w:rsid w:val="00507038"/>
    <w:rsid w:val="00507372"/>
    <w:rsid w:val="005074C9"/>
    <w:rsid w:val="005074FE"/>
    <w:rsid w:val="00507537"/>
    <w:rsid w:val="00507539"/>
    <w:rsid w:val="0050796E"/>
    <w:rsid w:val="00507C5F"/>
    <w:rsid w:val="00507E51"/>
    <w:rsid w:val="005100A0"/>
    <w:rsid w:val="00510123"/>
    <w:rsid w:val="00510605"/>
    <w:rsid w:val="00510A19"/>
    <w:rsid w:val="00510D7A"/>
    <w:rsid w:val="00511296"/>
    <w:rsid w:val="005113BD"/>
    <w:rsid w:val="00511B87"/>
    <w:rsid w:val="0051204C"/>
    <w:rsid w:val="005120DF"/>
    <w:rsid w:val="005121E9"/>
    <w:rsid w:val="005128B1"/>
    <w:rsid w:val="00512FB3"/>
    <w:rsid w:val="005130E7"/>
    <w:rsid w:val="005132E5"/>
    <w:rsid w:val="0051332B"/>
    <w:rsid w:val="005136B4"/>
    <w:rsid w:val="00513729"/>
    <w:rsid w:val="00513A9B"/>
    <w:rsid w:val="00513BC5"/>
    <w:rsid w:val="005148BB"/>
    <w:rsid w:val="00514961"/>
    <w:rsid w:val="00514AA3"/>
    <w:rsid w:val="00515547"/>
    <w:rsid w:val="005169A8"/>
    <w:rsid w:val="005177C5"/>
    <w:rsid w:val="00517872"/>
    <w:rsid w:val="0052073E"/>
    <w:rsid w:val="0052091F"/>
    <w:rsid w:val="0052179B"/>
    <w:rsid w:val="0052231A"/>
    <w:rsid w:val="00522580"/>
    <w:rsid w:val="0052290A"/>
    <w:rsid w:val="00523236"/>
    <w:rsid w:val="00523683"/>
    <w:rsid w:val="00523686"/>
    <w:rsid w:val="005237B3"/>
    <w:rsid w:val="00523806"/>
    <w:rsid w:val="00523958"/>
    <w:rsid w:val="00523C87"/>
    <w:rsid w:val="0052527F"/>
    <w:rsid w:val="00525B00"/>
    <w:rsid w:val="00525D12"/>
    <w:rsid w:val="00525E9F"/>
    <w:rsid w:val="00525ED1"/>
    <w:rsid w:val="005263E9"/>
    <w:rsid w:val="00526524"/>
    <w:rsid w:val="005267D7"/>
    <w:rsid w:val="00526DBC"/>
    <w:rsid w:val="00526F20"/>
    <w:rsid w:val="00527211"/>
    <w:rsid w:val="00527456"/>
    <w:rsid w:val="005274FE"/>
    <w:rsid w:val="00527867"/>
    <w:rsid w:val="00527875"/>
    <w:rsid w:val="00527AFE"/>
    <w:rsid w:val="00527C06"/>
    <w:rsid w:val="005302CE"/>
    <w:rsid w:val="0053074A"/>
    <w:rsid w:val="00530878"/>
    <w:rsid w:val="0053092B"/>
    <w:rsid w:val="00530F91"/>
    <w:rsid w:val="00531119"/>
    <w:rsid w:val="0053198E"/>
    <w:rsid w:val="00531A6B"/>
    <w:rsid w:val="00531EBA"/>
    <w:rsid w:val="00531EBD"/>
    <w:rsid w:val="005321F2"/>
    <w:rsid w:val="0053249F"/>
    <w:rsid w:val="00532592"/>
    <w:rsid w:val="00532910"/>
    <w:rsid w:val="00532930"/>
    <w:rsid w:val="00533380"/>
    <w:rsid w:val="00533BBA"/>
    <w:rsid w:val="00533C22"/>
    <w:rsid w:val="00533D5E"/>
    <w:rsid w:val="00533E6A"/>
    <w:rsid w:val="00533F09"/>
    <w:rsid w:val="00534526"/>
    <w:rsid w:val="005346E6"/>
    <w:rsid w:val="00534B3A"/>
    <w:rsid w:val="00534BCB"/>
    <w:rsid w:val="0053572C"/>
    <w:rsid w:val="00535A56"/>
    <w:rsid w:val="00535B70"/>
    <w:rsid w:val="00535E30"/>
    <w:rsid w:val="00535EB0"/>
    <w:rsid w:val="00536154"/>
    <w:rsid w:val="005363D9"/>
    <w:rsid w:val="00536682"/>
    <w:rsid w:val="00536981"/>
    <w:rsid w:val="00536A68"/>
    <w:rsid w:val="00537590"/>
    <w:rsid w:val="00537A45"/>
    <w:rsid w:val="00537B10"/>
    <w:rsid w:val="00537E59"/>
    <w:rsid w:val="0054023C"/>
    <w:rsid w:val="005402F4"/>
    <w:rsid w:val="005405D7"/>
    <w:rsid w:val="0054082E"/>
    <w:rsid w:val="00540AC8"/>
    <w:rsid w:val="00540C78"/>
    <w:rsid w:val="00540D96"/>
    <w:rsid w:val="00540DF8"/>
    <w:rsid w:val="00540E9B"/>
    <w:rsid w:val="00540FC9"/>
    <w:rsid w:val="005411B9"/>
    <w:rsid w:val="0054177A"/>
    <w:rsid w:val="00541BC9"/>
    <w:rsid w:val="00541C8E"/>
    <w:rsid w:val="00541CDE"/>
    <w:rsid w:val="00541FAE"/>
    <w:rsid w:val="00542957"/>
    <w:rsid w:val="005429A7"/>
    <w:rsid w:val="00543550"/>
    <w:rsid w:val="0054372F"/>
    <w:rsid w:val="0054387F"/>
    <w:rsid w:val="00543BE7"/>
    <w:rsid w:val="00544273"/>
    <w:rsid w:val="0054493B"/>
    <w:rsid w:val="005449B0"/>
    <w:rsid w:val="00545317"/>
    <w:rsid w:val="005455DF"/>
    <w:rsid w:val="00545AB9"/>
    <w:rsid w:val="00545E7C"/>
    <w:rsid w:val="00546473"/>
    <w:rsid w:val="005464D0"/>
    <w:rsid w:val="005468D9"/>
    <w:rsid w:val="00546D14"/>
    <w:rsid w:val="00547C6E"/>
    <w:rsid w:val="00547D06"/>
    <w:rsid w:val="00550202"/>
    <w:rsid w:val="00550419"/>
    <w:rsid w:val="0055055B"/>
    <w:rsid w:val="0055058B"/>
    <w:rsid w:val="00550895"/>
    <w:rsid w:val="00550FA8"/>
    <w:rsid w:val="00551428"/>
    <w:rsid w:val="005514EA"/>
    <w:rsid w:val="005514EB"/>
    <w:rsid w:val="00552143"/>
    <w:rsid w:val="0055221F"/>
    <w:rsid w:val="005525D3"/>
    <w:rsid w:val="00552D8A"/>
    <w:rsid w:val="005530AB"/>
    <w:rsid w:val="00553411"/>
    <w:rsid w:val="005534A7"/>
    <w:rsid w:val="00553AC0"/>
    <w:rsid w:val="00553E34"/>
    <w:rsid w:val="00553FEF"/>
    <w:rsid w:val="005547E1"/>
    <w:rsid w:val="00554A1E"/>
    <w:rsid w:val="00554DFF"/>
    <w:rsid w:val="00554F90"/>
    <w:rsid w:val="0055514B"/>
    <w:rsid w:val="00555A48"/>
    <w:rsid w:val="0055617D"/>
    <w:rsid w:val="00556226"/>
    <w:rsid w:val="00556A39"/>
    <w:rsid w:val="00556C45"/>
    <w:rsid w:val="00556EC1"/>
    <w:rsid w:val="005572D4"/>
    <w:rsid w:val="00557E87"/>
    <w:rsid w:val="00560311"/>
    <w:rsid w:val="00560CA6"/>
    <w:rsid w:val="00560DE3"/>
    <w:rsid w:val="005612CA"/>
    <w:rsid w:val="005619CF"/>
    <w:rsid w:val="005625A2"/>
    <w:rsid w:val="0056279B"/>
    <w:rsid w:val="00562BFE"/>
    <w:rsid w:val="00562BFF"/>
    <w:rsid w:val="00563034"/>
    <w:rsid w:val="005630AF"/>
    <w:rsid w:val="005639FA"/>
    <w:rsid w:val="00563CEE"/>
    <w:rsid w:val="00563EBC"/>
    <w:rsid w:val="005640BA"/>
    <w:rsid w:val="005643C3"/>
    <w:rsid w:val="005644B7"/>
    <w:rsid w:val="0056476E"/>
    <w:rsid w:val="005649AC"/>
    <w:rsid w:val="00564AC8"/>
    <w:rsid w:val="00564E61"/>
    <w:rsid w:val="0056544C"/>
    <w:rsid w:val="00566491"/>
    <w:rsid w:val="005665DE"/>
    <w:rsid w:val="005668F4"/>
    <w:rsid w:val="00567E50"/>
    <w:rsid w:val="00567FD7"/>
    <w:rsid w:val="0057066C"/>
    <w:rsid w:val="00571858"/>
    <w:rsid w:val="00571AAD"/>
    <w:rsid w:val="00571CA1"/>
    <w:rsid w:val="00571D37"/>
    <w:rsid w:val="00571D89"/>
    <w:rsid w:val="00571DF4"/>
    <w:rsid w:val="00571E75"/>
    <w:rsid w:val="00572327"/>
    <w:rsid w:val="0057278C"/>
    <w:rsid w:val="00572BCE"/>
    <w:rsid w:val="00572E09"/>
    <w:rsid w:val="00573F5C"/>
    <w:rsid w:val="005744D7"/>
    <w:rsid w:val="005744EF"/>
    <w:rsid w:val="00574D3E"/>
    <w:rsid w:val="00575318"/>
    <w:rsid w:val="005757D8"/>
    <w:rsid w:val="0057675F"/>
    <w:rsid w:val="0057686A"/>
    <w:rsid w:val="0057690F"/>
    <w:rsid w:val="00576AA2"/>
    <w:rsid w:val="00576EA7"/>
    <w:rsid w:val="00577057"/>
    <w:rsid w:val="00577195"/>
    <w:rsid w:val="0057778A"/>
    <w:rsid w:val="00580329"/>
    <w:rsid w:val="0058037E"/>
    <w:rsid w:val="005807ED"/>
    <w:rsid w:val="00580816"/>
    <w:rsid w:val="005818F8"/>
    <w:rsid w:val="00582120"/>
    <w:rsid w:val="0058260D"/>
    <w:rsid w:val="00582834"/>
    <w:rsid w:val="00582B83"/>
    <w:rsid w:val="00582FF8"/>
    <w:rsid w:val="005833B2"/>
    <w:rsid w:val="00583489"/>
    <w:rsid w:val="00583705"/>
    <w:rsid w:val="00583BFA"/>
    <w:rsid w:val="00583E0A"/>
    <w:rsid w:val="00583E24"/>
    <w:rsid w:val="005844ED"/>
    <w:rsid w:val="005851D9"/>
    <w:rsid w:val="005859B4"/>
    <w:rsid w:val="00586181"/>
    <w:rsid w:val="00586483"/>
    <w:rsid w:val="00586536"/>
    <w:rsid w:val="00586854"/>
    <w:rsid w:val="00586F16"/>
    <w:rsid w:val="00587A0E"/>
    <w:rsid w:val="0059008D"/>
    <w:rsid w:val="00591394"/>
    <w:rsid w:val="00591938"/>
    <w:rsid w:val="0059198A"/>
    <w:rsid w:val="00591EF6"/>
    <w:rsid w:val="00592231"/>
    <w:rsid w:val="005923C6"/>
    <w:rsid w:val="005923C8"/>
    <w:rsid w:val="005925A3"/>
    <w:rsid w:val="00592715"/>
    <w:rsid w:val="00592C18"/>
    <w:rsid w:val="00592C4D"/>
    <w:rsid w:val="00593118"/>
    <w:rsid w:val="00593766"/>
    <w:rsid w:val="0059428D"/>
    <w:rsid w:val="00594448"/>
    <w:rsid w:val="005946CF"/>
    <w:rsid w:val="005951EF"/>
    <w:rsid w:val="00595807"/>
    <w:rsid w:val="0059592C"/>
    <w:rsid w:val="00595C8F"/>
    <w:rsid w:val="00596A5C"/>
    <w:rsid w:val="00596BD3"/>
    <w:rsid w:val="005977A6"/>
    <w:rsid w:val="005979CC"/>
    <w:rsid w:val="00597AEA"/>
    <w:rsid w:val="00597AFF"/>
    <w:rsid w:val="00597DA2"/>
    <w:rsid w:val="005A00BE"/>
    <w:rsid w:val="005A01C2"/>
    <w:rsid w:val="005A099C"/>
    <w:rsid w:val="005A0CCA"/>
    <w:rsid w:val="005A0D34"/>
    <w:rsid w:val="005A0F8F"/>
    <w:rsid w:val="005A111C"/>
    <w:rsid w:val="005A28B8"/>
    <w:rsid w:val="005A28C4"/>
    <w:rsid w:val="005A2915"/>
    <w:rsid w:val="005A2AF8"/>
    <w:rsid w:val="005A2F25"/>
    <w:rsid w:val="005A31A9"/>
    <w:rsid w:val="005A3325"/>
    <w:rsid w:val="005A3701"/>
    <w:rsid w:val="005A3781"/>
    <w:rsid w:val="005A37AE"/>
    <w:rsid w:val="005A3C1D"/>
    <w:rsid w:val="005A3DDF"/>
    <w:rsid w:val="005A4E78"/>
    <w:rsid w:val="005A569D"/>
    <w:rsid w:val="005A5D70"/>
    <w:rsid w:val="005A6B42"/>
    <w:rsid w:val="005A6C09"/>
    <w:rsid w:val="005A6D30"/>
    <w:rsid w:val="005A7C46"/>
    <w:rsid w:val="005A7C48"/>
    <w:rsid w:val="005B04FD"/>
    <w:rsid w:val="005B059B"/>
    <w:rsid w:val="005B0E4F"/>
    <w:rsid w:val="005B0F4B"/>
    <w:rsid w:val="005B1151"/>
    <w:rsid w:val="005B13F5"/>
    <w:rsid w:val="005B1CA3"/>
    <w:rsid w:val="005B1E90"/>
    <w:rsid w:val="005B2411"/>
    <w:rsid w:val="005B27B6"/>
    <w:rsid w:val="005B2A00"/>
    <w:rsid w:val="005B2AE2"/>
    <w:rsid w:val="005B2EB2"/>
    <w:rsid w:val="005B2EB9"/>
    <w:rsid w:val="005B3368"/>
    <w:rsid w:val="005B3383"/>
    <w:rsid w:val="005B33AF"/>
    <w:rsid w:val="005B34AD"/>
    <w:rsid w:val="005B3541"/>
    <w:rsid w:val="005B3559"/>
    <w:rsid w:val="005B3902"/>
    <w:rsid w:val="005B3BD3"/>
    <w:rsid w:val="005B3D10"/>
    <w:rsid w:val="005B44D3"/>
    <w:rsid w:val="005B4611"/>
    <w:rsid w:val="005B48B9"/>
    <w:rsid w:val="005B4A5A"/>
    <w:rsid w:val="005B4F72"/>
    <w:rsid w:val="005B5223"/>
    <w:rsid w:val="005B53BC"/>
    <w:rsid w:val="005B587C"/>
    <w:rsid w:val="005B595F"/>
    <w:rsid w:val="005B6090"/>
    <w:rsid w:val="005B6674"/>
    <w:rsid w:val="005B7691"/>
    <w:rsid w:val="005B7A09"/>
    <w:rsid w:val="005B7B58"/>
    <w:rsid w:val="005B7DBA"/>
    <w:rsid w:val="005C02A5"/>
    <w:rsid w:val="005C03D5"/>
    <w:rsid w:val="005C08D1"/>
    <w:rsid w:val="005C0F31"/>
    <w:rsid w:val="005C0F55"/>
    <w:rsid w:val="005C11A6"/>
    <w:rsid w:val="005C1426"/>
    <w:rsid w:val="005C164B"/>
    <w:rsid w:val="005C1799"/>
    <w:rsid w:val="005C17C6"/>
    <w:rsid w:val="005C197B"/>
    <w:rsid w:val="005C1A51"/>
    <w:rsid w:val="005C1A7B"/>
    <w:rsid w:val="005C2371"/>
    <w:rsid w:val="005C29E9"/>
    <w:rsid w:val="005C2DF9"/>
    <w:rsid w:val="005C2EEB"/>
    <w:rsid w:val="005C34A7"/>
    <w:rsid w:val="005C34C4"/>
    <w:rsid w:val="005C357F"/>
    <w:rsid w:val="005C365D"/>
    <w:rsid w:val="005C3862"/>
    <w:rsid w:val="005C3F9E"/>
    <w:rsid w:val="005C43DA"/>
    <w:rsid w:val="005C4852"/>
    <w:rsid w:val="005C499F"/>
    <w:rsid w:val="005C4AC3"/>
    <w:rsid w:val="005C50DE"/>
    <w:rsid w:val="005C54CE"/>
    <w:rsid w:val="005C54EA"/>
    <w:rsid w:val="005C591C"/>
    <w:rsid w:val="005C5A04"/>
    <w:rsid w:val="005C5B50"/>
    <w:rsid w:val="005C5C03"/>
    <w:rsid w:val="005C5ED8"/>
    <w:rsid w:val="005C7262"/>
    <w:rsid w:val="005C7ADC"/>
    <w:rsid w:val="005C7B88"/>
    <w:rsid w:val="005C7EAE"/>
    <w:rsid w:val="005D034B"/>
    <w:rsid w:val="005D08AC"/>
    <w:rsid w:val="005D0CAB"/>
    <w:rsid w:val="005D123B"/>
    <w:rsid w:val="005D1C0B"/>
    <w:rsid w:val="005D1C20"/>
    <w:rsid w:val="005D2B76"/>
    <w:rsid w:val="005D302B"/>
    <w:rsid w:val="005D3D1C"/>
    <w:rsid w:val="005D4C4C"/>
    <w:rsid w:val="005D4ED4"/>
    <w:rsid w:val="005D5096"/>
    <w:rsid w:val="005D541F"/>
    <w:rsid w:val="005D6234"/>
    <w:rsid w:val="005D6690"/>
    <w:rsid w:val="005D67DC"/>
    <w:rsid w:val="005D6AB6"/>
    <w:rsid w:val="005D6AC7"/>
    <w:rsid w:val="005D6B79"/>
    <w:rsid w:val="005D7210"/>
    <w:rsid w:val="005D72B4"/>
    <w:rsid w:val="005D741F"/>
    <w:rsid w:val="005D7944"/>
    <w:rsid w:val="005D79E2"/>
    <w:rsid w:val="005D7A64"/>
    <w:rsid w:val="005D7BBD"/>
    <w:rsid w:val="005D7C96"/>
    <w:rsid w:val="005D7D66"/>
    <w:rsid w:val="005D7EE4"/>
    <w:rsid w:val="005E020E"/>
    <w:rsid w:val="005E02D5"/>
    <w:rsid w:val="005E08CA"/>
    <w:rsid w:val="005E0C95"/>
    <w:rsid w:val="005E0D98"/>
    <w:rsid w:val="005E13E3"/>
    <w:rsid w:val="005E2550"/>
    <w:rsid w:val="005E27E8"/>
    <w:rsid w:val="005E2859"/>
    <w:rsid w:val="005E28C6"/>
    <w:rsid w:val="005E2D91"/>
    <w:rsid w:val="005E2DB6"/>
    <w:rsid w:val="005E3253"/>
    <w:rsid w:val="005E33E1"/>
    <w:rsid w:val="005E38C9"/>
    <w:rsid w:val="005E391B"/>
    <w:rsid w:val="005E39BA"/>
    <w:rsid w:val="005E3A80"/>
    <w:rsid w:val="005E3F44"/>
    <w:rsid w:val="005E433C"/>
    <w:rsid w:val="005E440A"/>
    <w:rsid w:val="005E4570"/>
    <w:rsid w:val="005E5EC4"/>
    <w:rsid w:val="005E6967"/>
    <w:rsid w:val="005E69DC"/>
    <w:rsid w:val="005E72A4"/>
    <w:rsid w:val="005E7829"/>
    <w:rsid w:val="005E7E75"/>
    <w:rsid w:val="005F0010"/>
    <w:rsid w:val="005F0587"/>
    <w:rsid w:val="005F0824"/>
    <w:rsid w:val="005F134B"/>
    <w:rsid w:val="005F178F"/>
    <w:rsid w:val="005F192C"/>
    <w:rsid w:val="005F250A"/>
    <w:rsid w:val="005F2C5A"/>
    <w:rsid w:val="005F3564"/>
    <w:rsid w:val="005F3820"/>
    <w:rsid w:val="005F3D7D"/>
    <w:rsid w:val="005F4024"/>
    <w:rsid w:val="005F4249"/>
    <w:rsid w:val="005F46B0"/>
    <w:rsid w:val="005F4909"/>
    <w:rsid w:val="005F5AD0"/>
    <w:rsid w:val="005F64C0"/>
    <w:rsid w:val="005F65F0"/>
    <w:rsid w:val="005F687D"/>
    <w:rsid w:val="005F6B35"/>
    <w:rsid w:val="005F71E0"/>
    <w:rsid w:val="005F7259"/>
    <w:rsid w:val="005F735B"/>
    <w:rsid w:val="005F745B"/>
    <w:rsid w:val="005F7FB4"/>
    <w:rsid w:val="00600242"/>
    <w:rsid w:val="00600499"/>
    <w:rsid w:val="006004E1"/>
    <w:rsid w:val="00600C13"/>
    <w:rsid w:val="00600D58"/>
    <w:rsid w:val="00601476"/>
    <w:rsid w:val="00601E28"/>
    <w:rsid w:val="00601FD6"/>
    <w:rsid w:val="006025C4"/>
    <w:rsid w:val="00602DFE"/>
    <w:rsid w:val="0060312C"/>
    <w:rsid w:val="006032DF"/>
    <w:rsid w:val="006038E1"/>
    <w:rsid w:val="00603AC3"/>
    <w:rsid w:val="00603F50"/>
    <w:rsid w:val="0060461D"/>
    <w:rsid w:val="006048E5"/>
    <w:rsid w:val="0060496E"/>
    <w:rsid w:val="00604E46"/>
    <w:rsid w:val="00605403"/>
    <w:rsid w:val="00605656"/>
    <w:rsid w:val="006056F2"/>
    <w:rsid w:val="00605FC7"/>
    <w:rsid w:val="0060627F"/>
    <w:rsid w:val="00606DEF"/>
    <w:rsid w:val="00606EE6"/>
    <w:rsid w:val="0060740D"/>
    <w:rsid w:val="006074C3"/>
    <w:rsid w:val="00607795"/>
    <w:rsid w:val="00607C16"/>
    <w:rsid w:val="006107EF"/>
    <w:rsid w:val="00611125"/>
    <w:rsid w:val="006118F1"/>
    <w:rsid w:val="00612874"/>
    <w:rsid w:val="00612D93"/>
    <w:rsid w:val="006131C4"/>
    <w:rsid w:val="00613344"/>
    <w:rsid w:val="0061356A"/>
    <w:rsid w:val="006137F7"/>
    <w:rsid w:val="00614198"/>
    <w:rsid w:val="00614225"/>
    <w:rsid w:val="00614950"/>
    <w:rsid w:val="00615035"/>
    <w:rsid w:val="0061557D"/>
    <w:rsid w:val="006157C0"/>
    <w:rsid w:val="00615A34"/>
    <w:rsid w:val="00615A7C"/>
    <w:rsid w:val="00615B7E"/>
    <w:rsid w:val="0061785F"/>
    <w:rsid w:val="00617F9B"/>
    <w:rsid w:val="0062018D"/>
    <w:rsid w:val="00620FC0"/>
    <w:rsid w:val="0062106C"/>
    <w:rsid w:val="0062172E"/>
    <w:rsid w:val="00621C3D"/>
    <w:rsid w:val="00621F95"/>
    <w:rsid w:val="00622513"/>
    <w:rsid w:val="0062283C"/>
    <w:rsid w:val="00622A11"/>
    <w:rsid w:val="00622B17"/>
    <w:rsid w:val="00622B46"/>
    <w:rsid w:val="00622D00"/>
    <w:rsid w:val="00623303"/>
    <w:rsid w:val="006237F0"/>
    <w:rsid w:val="00623B36"/>
    <w:rsid w:val="00623B9F"/>
    <w:rsid w:val="00623DA2"/>
    <w:rsid w:val="00624370"/>
    <w:rsid w:val="0062465D"/>
    <w:rsid w:val="006246F2"/>
    <w:rsid w:val="00624977"/>
    <w:rsid w:val="00624E91"/>
    <w:rsid w:val="006256BD"/>
    <w:rsid w:val="0062582E"/>
    <w:rsid w:val="0062598C"/>
    <w:rsid w:val="00625AA7"/>
    <w:rsid w:val="00625CCA"/>
    <w:rsid w:val="0062621C"/>
    <w:rsid w:val="00626571"/>
    <w:rsid w:val="00626B66"/>
    <w:rsid w:val="00627451"/>
    <w:rsid w:val="00627A05"/>
    <w:rsid w:val="00627F97"/>
    <w:rsid w:val="006300C3"/>
    <w:rsid w:val="006302D6"/>
    <w:rsid w:val="00630368"/>
    <w:rsid w:val="00631636"/>
    <w:rsid w:val="00631737"/>
    <w:rsid w:val="00631D96"/>
    <w:rsid w:val="0063246C"/>
    <w:rsid w:val="00632793"/>
    <w:rsid w:val="00632B23"/>
    <w:rsid w:val="0063307B"/>
    <w:rsid w:val="00633D2D"/>
    <w:rsid w:val="006349EB"/>
    <w:rsid w:val="0063561A"/>
    <w:rsid w:val="00635745"/>
    <w:rsid w:val="00635A52"/>
    <w:rsid w:val="00635E9D"/>
    <w:rsid w:val="00636050"/>
    <w:rsid w:val="006367BD"/>
    <w:rsid w:val="00636E63"/>
    <w:rsid w:val="00636E67"/>
    <w:rsid w:val="00637432"/>
    <w:rsid w:val="00637733"/>
    <w:rsid w:val="00637F34"/>
    <w:rsid w:val="00640147"/>
    <w:rsid w:val="00640358"/>
    <w:rsid w:val="006405BF"/>
    <w:rsid w:val="00640BBD"/>
    <w:rsid w:val="0064125C"/>
    <w:rsid w:val="00641452"/>
    <w:rsid w:val="006417E8"/>
    <w:rsid w:val="0064195A"/>
    <w:rsid w:val="00641E9E"/>
    <w:rsid w:val="0064219E"/>
    <w:rsid w:val="0064239A"/>
    <w:rsid w:val="00642796"/>
    <w:rsid w:val="00642D7C"/>
    <w:rsid w:val="0064337B"/>
    <w:rsid w:val="006435B9"/>
    <w:rsid w:val="00643746"/>
    <w:rsid w:val="006439EA"/>
    <w:rsid w:val="00643C30"/>
    <w:rsid w:val="00644D1C"/>
    <w:rsid w:val="00644E8C"/>
    <w:rsid w:val="006455D8"/>
    <w:rsid w:val="00645C95"/>
    <w:rsid w:val="00646225"/>
    <w:rsid w:val="00646314"/>
    <w:rsid w:val="00646A6F"/>
    <w:rsid w:val="00647197"/>
    <w:rsid w:val="00647AE5"/>
    <w:rsid w:val="00647E2F"/>
    <w:rsid w:val="00647E65"/>
    <w:rsid w:val="00647E91"/>
    <w:rsid w:val="0065020F"/>
    <w:rsid w:val="00650D56"/>
    <w:rsid w:val="00650E09"/>
    <w:rsid w:val="00651028"/>
    <w:rsid w:val="00651C8D"/>
    <w:rsid w:val="00651CD3"/>
    <w:rsid w:val="00651F63"/>
    <w:rsid w:val="006524E0"/>
    <w:rsid w:val="0065276B"/>
    <w:rsid w:val="00652C6C"/>
    <w:rsid w:val="00652F80"/>
    <w:rsid w:val="00652FB3"/>
    <w:rsid w:val="00653105"/>
    <w:rsid w:val="0065327D"/>
    <w:rsid w:val="006532B7"/>
    <w:rsid w:val="0065359D"/>
    <w:rsid w:val="006535B0"/>
    <w:rsid w:val="00653977"/>
    <w:rsid w:val="00654201"/>
    <w:rsid w:val="00654327"/>
    <w:rsid w:val="00654E0F"/>
    <w:rsid w:val="00655636"/>
    <w:rsid w:val="00655966"/>
    <w:rsid w:val="00655A4F"/>
    <w:rsid w:val="00655F03"/>
    <w:rsid w:val="0065693B"/>
    <w:rsid w:val="00656DFE"/>
    <w:rsid w:val="006570E8"/>
    <w:rsid w:val="00657219"/>
    <w:rsid w:val="00657456"/>
    <w:rsid w:val="00657544"/>
    <w:rsid w:val="006575D1"/>
    <w:rsid w:val="006577C3"/>
    <w:rsid w:val="00657B7B"/>
    <w:rsid w:val="00660097"/>
    <w:rsid w:val="0066071F"/>
    <w:rsid w:val="00660CF0"/>
    <w:rsid w:val="00660F26"/>
    <w:rsid w:val="00661067"/>
    <w:rsid w:val="0066198A"/>
    <w:rsid w:val="00661C0A"/>
    <w:rsid w:val="006630C7"/>
    <w:rsid w:val="0066311C"/>
    <w:rsid w:val="006637D3"/>
    <w:rsid w:val="00664458"/>
    <w:rsid w:val="00664865"/>
    <w:rsid w:val="00664A7E"/>
    <w:rsid w:val="00664D77"/>
    <w:rsid w:val="00666700"/>
    <w:rsid w:val="00666724"/>
    <w:rsid w:val="006669D9"/>
    <w:rsid w:val="00666DE1"/>
    <w:rsid w:val="006675F4"/>
    <w:rsid w:val="00667AB4"/>
    <w:rsid w:val="00667E7F"/>
    <w:rsid w:val="00670528"/>
    <w:rsid w:val="006705BC"/>
    <w:rsid w:val="00670813"/>
    <w:rsid w:val="006709D4"/>
    <w:rsid w:val="006710EB"/>
    <w:rsid w:val="006715F2"/>
    <w:rsid w:val="00671EB0"/>
    <w:rsid w:val="00671EEE"/>
    <w:rsid w:val="006729A5"/>
    <w:rsid w:val="00672B31"/>
    <w:rsid w:val="00672CAB"/>
    <w:rsid w:val="00672F47"/>
    <w:rsid w:val="00672F92"/>
    <w:rsid w:val="0067301D"/>
    <w:rsid w:val="006734AB"/>
    <w:rsid w:val="0067350E"/>
    <w:rsid w:val="00673821"/>
    <w:rsid w:val="0067385D"/>
    <w:rsid w:val="00673DB5"/>
    <w:rsid w:val="00674097"/>
    <w:rsid w:val="006746D1"/>
    <w:rsid w:val="0067490C"/>
    <w:rsid w:val="00674A81"/>
    <w:rsid w:val="006758BD"/>
    <w:rsid w:val="0067649C"/>
    <w:rsid w:val="0067657E"/>
    <w:rsid w:val="006765AD"/>
    <w:rsid w:val="0067664A"/>
    <w:rsid w:val="00676685"/>
    <w:rsid w:val="00677015"/>
    <w:rsid w:val="0067716F"/>
    <w:rsid w:val="0067723E"/>
    <w:rsid w:val="00677762"/>
    <w:rsid w:val="0068073E"/>
    <w:rsid w:val="006810F0"/>
    <w:rsid w:val="00681218"/>
    <w:rsid w:val="00681A2D"/>
    <w:rsid w:val="006824E9"/>
    <w:rsid w:val="00682616"/>
    <w:rsid w:val="006829A5"/>
    <w:rsid w:val="00682A02"/>
    <w:rsid w:val="00682CC1"/>
    <w:rsid w:val="00682D04"/>
    <w:rsid w:val="00682D0C"/>
    <w:rsid w:val="00684100"/>
    <w:rsid w:val="006847CF"/>
    <w:rsid w:val="00684821"/>
    <w:rsid w:val="006855EE"/>
    <w:rsid w:val="00685BCF"/>
    <w:rsid w:val="00686016"/>
    <w:rsid w:val="00686697"/>
    <w:rsid w:val="006869D4"/>
    <w:rsid w:val="00686C8D"/>
    <w:rsid w:val="00686C98"/>
    <w:rsid w:val="006875E6"/>
    <w:rsid w:val="00687802"/>
    <w:rsid w:val="00687CB1"/>
    <w:rsid w:val="006904FD"/>
    <w:rsid w:val="00690B1E"/>
    <w:rsid w:val="00690D64"/>
    <w:rsid w:val="00690DDA"/>
    <w:rsid w:val="00690FDE"/>
    <w:rsid w:val="0069105C"/>
    <w:rsid w:val="00692366"/>
    <w:rsid w:val="006926C6"/>
    <w:rsid w:val="006931F6"/>
    <w:rsid w:val="00693354"/>
    <w:rsid w:val="00693A8B"/>
    <w:rsid w:val="00694036"/>
    <w:rsid w:val="00694359"/>
    <w:rsid w:val="00694FD9"/>
    <w:rsid w:val="0069501B"/>
    <w:rsid w:val="00695773"/>
    <w:rsid w:val="00695EA8"/>
    <w:rsid w:val="0069606D"/>
    <w:rsid w:val="00696349"/>
    <w:rsid w:val="00696E7E"/>
    <w:rsid w:val="00696F8E"/>
    <w:rsid w:val="0069758A"/>
    <w:rsid w:val="00697862"/>
    <w:rsid w:val="00697F6F"/>
    <w:rsid w:val="006A0548"/>
    <w:rsid w:val="006A1AD4"/>
    <w:rsid w:val="006A263B"/>
    <w:rsid w:val="006A2750"/>
    <w:rsid w:val="006A2A36"/>
    <w:rsid w:val="006A2AD4"/>
    <w:rsid w:val="006A2D84"/>
    <w:rsid w:val="006A366F"/>
    <w:rsid w:val="006A3EBE"/>
    <w:rsid w:val="006A5600"/>
    <w:rsid w:val="006A5ACA"/>
    <w:rsid w:val="006A5C25"/>
    <w:rsid w:val="006A6200"/>
    <w:rsid w:val="006A621A"/>
    <w:rsid w:val="006A62A4"/>
    <w:rsid w:val="006A656E"/>
    <w:rsid w:val="006A7BB4"/>
    <w:rsid w:val="006A7EA4"/>
    <w:rsid w:val="006A7F69"/>
    <w:rsid w:val="006B0280"/>
    <w:rsid w:val="006B0573"/>
    <w:rsid w:val="006B0B30"/>
    <w:rsid w:val="006B192B"/>
    <w:rsid w:val="006B1938"/>
    <w:rsid w:val="006B1AA9"/>
    <w:rsid w:val="006B1F87"/>
    <w:rsid w:val="006B24DF"/>
    <w:rsid w:val="006B2A0F"/>
    <w:rsid w:val="006B2FFC"/>
    <w:rsid w:val="006B3CAF"/>
    <w:rsid w:val="006B3DB2"/>
    <w:rsid w:val="006B46DB"/>
    <w:rsid w:val="006B49E2"/>
    <w:rsid w:val="006B50F3"/>
    <w:rsid w:val="006B520E"/>
    <w:rsid w:val="006B5249"/>
    <w:rsid w:val="006B5AC7"/>
    <w:rsid w:val="006B6372"/>
    <w:rsid w:val="006B637E"/>
    <w:rsid w:val="006B68AA"/>
    <w:rsid w:val="006B6F67"/>
    <w:rsid w:val="006B7303"/>
    <w:rsid w:val="006B75D7"/>
    <w:rsid w:val="006B7659"/>
    <w:rsid w:val="006B7984"/>
    <w:rsid w:val="006B79BF"/>
    <w:rsid w:val="006C04CC"/>
    <w:rsid w:val="006C0666"/>
    <w:rsid w:val="006C0976"/>
    <w:rsid w:val="006C0D63"/>
    <w:rsid w:val="006C0E46"/>
    <w:rsid w:val="006C0E6E"/>
    <w:rsid w:val="006C0FA2"/>
    <w:rsid w:val="006C0FFF"/>
    <w:rsid w:val="006C1410"/>
    <w:rsid w:val="006C1857"/>
    <w:rsid w:val="006C1AEF"/>
    <w:rsid w:val="006C27A3"/>
    <w:rsid w:val="006C2AF7"/>
    <w:rsid w:val="006C2CB2"/>
    <w:rsid w:val="006C31A8"/>
    <w:rsid w:val="006C3216"/>
    <w:rsid w:val="006C34E1"/>
    <w:rsid w:val="006C38DD"/>
    <w:rsid w:val="006C4B36"/>
    <w:rsid w:val="006C4DD6"/>
    <w:rsid w:val="006C57F5"/>
    <w:rsid w:val="006C5D2F"/>
    <w:rsid w:val="006C6252"/>
    <w:rsid w:val="006C6C3D"/>
    <w:rsid w:val="006C7F60"/>
    <w:rsid w:val="006D009B"/>
    <w:rsid w:val="006D00FE"/>
    <w:rsid w:val="006D02A9"/>
    <w:rsid w:val="006D074D"/>
    <w:rsid w:val="006D0775"/>
    <w:rsid w:val="006D0D54"/>
    <w:rsid w:val="006D1025"/>
    <w:rsid w:val="006D12FA"/>
    <w:rsid w:val="006D1C22"/>
    <w:rsid w:val="006D256A"/>
    <w:rsid w:val="006D302F"/>
    <w:rsid w:val="006D335C"/>
    <w:rsid w:val="006D35B8"/>
    <w:rsid w:val="006D3C3E"/>
    <w:rsid w:val="006D4126"/>
    <w:rsid w:val="006D455D"/>
    <w:rsid w:val="006D480C"/>
    <w:rsid w:val="006D4DA2"/>
    <w:rsid w:val="006D5369"/>
    <w:rsid w:val="006D594D"/>
    <w:rsid w:val="006D5BC6"/>
    <w:rsid w:val="006D5E8C"/>
    <w:rsid w:val="006D5EF0"/>
    <w:rsid w:val="006D6007"/>
    <w:rsid w:val="006D6750"/>
    <w:rsid w:val="006D7253"/>
    <w:rsid w:val="006D72F3"/>
    <w:rsid w:val="006D74E4"/>
    <w:rsid w:val="006D793B"/>
    <w:rsid w:val="006D7BFA"/>
    <w:rsid w:val="006D7DBC"/>
    <w:rsid w:val="006D7E90"/>
    <w:rsid w:val="006D7FD4"/>
    <w:rsid w:val="006E010F"/>
    <w:rsid w:val="006E0599"/>
    <w:rsid w:val="006E096A"/>
    <w:rsid w:val="006E0AAD"/>
    <w:rsid w:val="006E0CBC"/>
    <w:rsid w:val="006E18B9"/>
    <w:rsid w:val="006E1A82"/>
    <w:rsid w:val="006E22A6"/>
    <w:rsid w:val="006E29A1"/>
    <w:rsid w:val="006E2BD1"/>
    <w:rsid w:val="006E2D0F"/>
    <w:rsid w:val="006E331A"/>
    <w:rsid w:val="006E37E7"/>
    <w:rsid w:val="006E3B87"/>
    <w:rsid w:val="006E3CC0"/>
    <w:rsid w:val="006E3E28"/>
    <w:rsid w:val="006E46AE"/>
    <w:rsid w:val="006E5045"/>
    <w:rsid w:val="006E50D6"/>
    <w:rsid w:val="006E516C"/>
    <w:rsid w:val="006E6362"/>
    <w:rsid w:val="006E6968"/>
    <w:rsid w:val="006E6AC7"/>
    <w:rsid w:val="006E6D64"/>
    <w:rsid w:val="006E6F43"/>
    <w:rsid w:val="006E701C"/>
    <w:rsid w:val="006E76CD"/>
    <w:rsid w:val="006E7C71"/>
    <w:rsid w:val="006F01A2"/>
    <w:rsid w:val="006F0272"/>
    <w:rsid w:val="006F0E18"/>
    <w:rsid w:val="006F1A8E"/>
    <w:rsid w:val="006F1C1B"/>
    <w:rsid w:val="006F1C67"/>
    <w:rsid w:val="006F26CB"/>
    <w:rsid w:val="006F34A8"/>
    <w:rsid w:val="006F37E7"/>
    <w:rsid w:val="006F38B3"/>
    <w:rsid w:val="006F3F5A"/>
    <w:rsid w:val="006F45E7"/>
    <w:rsid w:val="006F4DC2"/>
    <w:rsid w:val="006F4E24"/>
    <w:rsid w:val="006F5543"/>
    <w:rsid w:val="006F5B2C"/>
    <w:rsid w:val="006F5C58"/>
    <w:rsid w:val="006F5CC4"/>
    <w:rsid w:val="006F5E50"/>
    <w:rsid w:val="006F5F6C"/>
    <w:rsid w:val="006F62E5"/>
    <w:rsid w:val="006F6540"/>
    <w:rsid w:val="006F73DD"/>
    <w:rsid w:val="006F7E46"/>
    <w:rsid w:val="00700707"/>
    <w:rsid w:val="00701671"/>
    <w:rsid w:val="0070177C"/>
    <w:rsid w:val="00701CA9"/>
    <w:rsid w:val="00701E72"/>
    <w:rsid w:val="007021CA"/>
    <w:rsid w:val="007023E2"/>
    <w:rsid w:val="0070240A"/>
    <w:rsid w:val="00702877"/>
    <w:rsid w:val="00702B64"/>
    <w:rsid w:val="00702B94"/>
    <w:rsid w:val="007035B1"/>
    <w:rsid w:val="0070370D"/>
    <w:rsid w:val="007038A8"/>
    <w:rsid w:val="00703E0E"/>
    <w:rsid w:val="0070416A"/>
    <w:rsid w:val="007044D6"/>
    <w:rsid w:val="007049EA"/>
    <w:rsid w:val="007051AF"/>
    <w:rsid w:val="00705406"/>
    <w:rsid w:val="00705855"/>
    <w:rsid w:val="00705891"/>
    <w:rsid w:val="007058FE"/>
    <w:rsid w:val="00705BDF"/>
    <w:rsid w:val="0070674D"/>
    <w:rsid w:val="00706882"/>
    <w:rsid w:val="00706981"/>
    <w:rsid w:val="00706D5E"/>
    <w:rsid w:val="00707175"/>
    <w:rsid w:val="007071B7"/>
    <w:rsid w:val="00707947"/>
    <w:rsid w:val="007104F8"/>
    <w:rsid w:val="00710740"/>
    <w:rsid w:val="00710743"/>
    <w:rsid w:val="00710851"/>
    <w:rsid w:val="00710897"/>
    <w:rsid w:val="00711372"/>
    <w:rsid w:val="007117F0"/>
    <w:rsid w:val="00711A84"/>
    <w:rsid w:val="007124E0"/>
    <w:rsid w:val="007127F4"/>
    <w:rsid w:val="00712DDE"/>
    <w:rsid w:val="007132B7"/>
    <w:rsid w:val="00713AC3"/>
    <w:rsid w:val="00713C06"/>
    <w:rsid w:val="00713C1E"/>
    <w:rsid w:val="00713E3A"/>
    <w:rsid w:val="00714B3C"/>
    <w:rsid w:val="00714B5B"/>
    <w:rsid w:val="00714E12"/>
    <w:rsid w:val="00715DF0"/>
    <w:rsid w:val="00715F26"/>
    <w:rsid w:val="00715FAA"/>
    <w:rsid w:val="007166A9"/>
    <w:rsid w:val="0071687B"/>
    <w:rsid w:val="0071689F"/>
    <w:rsid w:val="00716AB8"/>
    <w:rsid w:val="00716D9A"/>
    <w:rsid w:val="0072037D"/>
    <w:rsid w:val="007208B4"/>
    <w:rsid w:val="00720C7C"/>
    <w:rsid w:val="00721098"/>
    <w:rsid w:val="00721ED8"/>
    <w:rsid w:val="007222C2"/>
    <w:rsid w:val="0072280B"/>
    <w:rsid w:val="00722B14"/>
    <w:rsid w:val="00722C96"/>
    <w:rsid w:val="00723171"/>
    <w:rsid w:val="0072337E"/>
    <w:rsid w:val="00723412"/>
    <w:rsid w:val="007234C3"/>
    <w:rsid w:val="00723654"/>
    <w:rsid w:val="007239C9"/>
    <w:rsid w:val="00723CB1"/>
    <w:rsid w:val="007243A6"/>
    <w:rsid w:val="00724BF2"/>
    <w:rsid w:val="0072571F"/>
    <w:rsid w:val="00725840"/>
    <w:rsid w:val="007258C4"/>
    <w:rsid w:val="00725A59"/>
    <w:rsid w:val="00725B5F"/>
    <w:rsid w:val="00725DCB"/>
    <w:rsid w:val="00725E59"/>
    <w:rsid w:val="00726003"/>
    <w:rsid w:val="00726398"/>
    <w:rsid w:val="00726641"/>
    <w:rsid w:val="00726B10"/>
    <w:rsid w:val="00726ED8"/>
    <w:rsid w:val="007300B8"/>
    <w:rsid w:val="00730D90"/>
    <w:rsid w:val="007311DF"/>
    <w:rsid w:val="007312D1"/>
    <w:rsid w:val="00731C89"/>
    <w:rsid w:val="00732004"/>
    <w:rsid w:val="007326CB"/>
    <w:rsid w:val="00732814"/>
    <w:rsid w:val="00733269"/>
    <w:rsid w:val="00733526"/>
    <w:rsid w:val="007335AC"/>
    <w:rsid w:val="00733885"/>
    <w:rsid w:val="00733DF1"/>
    <w:rsid w:val="00734720"/>
    <w:rsid w:val="0073477F"/>
    <w:rsid w:val="00734C82"/>
    <w:rsid w:val="00734DEE"/>
    <w:rsid w:val="00734F32"/>
    <w:rsid w:val="0073503B"/>
    <w:rsid w:val="007350AB"/>
    <w:rsid w:val="007353AD"/>
    <w:rsid w:val="0073586E"/>
    <w:rsid w:val="00735BDA"/>
    <w:rsid w:val="00735E93"/>
    <w:rsid w:val="007368FA"/>
    <w:rsid w:val="00736AFA"/>
    <w:rsid w:val="00737AD0"/>
    <w:rsid w:val="00737E0D"/>
    <w:rsid w:val="00740650"/>
    <w:rsid w:val="00740682"/>
    <w:rsid w:val="0074086A"/>
    <w:rsid w:val="00740ABE"/>
    <w:rsid w:val="00740D45"/>
    <w:rsid w:val="00740D9C"/>
    <w:rsid w:val="00741274"/>
    <w:rsid w:val="00741275"/>
    <w:rsid w:val="00742074"/>
    <w:rsid w:val="0074264F"/>
    <w:rsid w:val="0074269E"/>
    <w:rsid w:val="007428FD"/>
    <w:rsid w:val="00742FBB"/>
    <w:rsid w:val="007430A9"/>
    <w:rsid w:val="00743263"/>
    <w:rsid w:val="0074389D"/>
    <w:rsid w:val="0074390F"/>
    <w:rsid w:val="007439AA"/>
    <w:rsid w:val="00744109"/>
    <w:rsid w:val="00744B30"/>
    <w:rsid w:val="00745183"/>
    <w:rsid w:val="00745C7B"/>
    <w:rsid w:val="00746219"/>
    <w:rsid w:val="0074628A"/>
    <w:rsid w:val="0074687A"/>
    <w:rsid w:val="00747435"/>
    <w:rsid w:val="007478C9"/>
    <w:rsid w:val="00747978"/>
    <w:rsid w:val="00747BC1"/>
    <w:rsid w:val="007500A5"/>
    <w:rsid w:val="0075013E"/>
    <w:rsid w:val="00750E07"/>
    <w:rsid w:val="007510A0"/>
    <w:rsid w:val="0075154B"/>
    <w:rsid w:val="00751597"/>
    <w:rsid w:val="007516F8"/>
    <w:rsid w:val="00751B53"/>
    <w:rsid w:val="00751B8C"/>
    <w:rsid w:val="00751FAD"/>
    <w:rsid w:val="0075221A"/>
    <w:rsid w:val="00752908"/>
    <w:rsid w:val="00752DF8"/>
    <w:rsid w:val="00753274"/>
    <w:rsid w:val="0075376F"/>
    <w:rsid w:val="00753C09"/>
    <w:rsid w:val="00753CC6"/>
    <w:rsid w:val="0075400F"/>
    <w:rsid w:val="007543A3"/>
    <w:rsid w:val="007547E5"/>
    <w:rsid w:val="00754A5A"/>
    <w:rsid w:val="00754CEA"/>
    <w:rsid w:val="0075558B"/>
    <w:rsid w:val="00755623"/>
    <w:rsid w:val="007557E3"/>
    <w:rsid w:val="00756088"/>
    <w:rsid w:val="007566F9"/>
    <w:rsid w:val="00756995"/>
    <w:rsid w:val="00756AA5"/>
    <w:rsid w:val="00756E0D"/>
    <w:rsid w:val="00757296"/>
    <w:rsid w:val="007573C1"/>
    <w:rsid w:val="00757432"/>
    <w:rsid w:val="0075754F"/>
    <w:rsid w:val="007576F6"/>
    <w:rsid w:val="0075770F"/>
    <w:rsid w:val="00757BF9"/>
    <w:rsid w:val="00757D52"/>
    <w:rsid w:val="007605C7"/>
    <w:rsid w:val="00760911"/>
    <w:rsid w:val="00761898"/>
    <w:rsid w:val="00761DB1"/>
    <w:rsid w:val="00761DE2"/>
    <w:rsid w:val="00762083"/>
    <w:rsid w:val="0076248A"/>
    <w:rsid w:val="0076288A"/>
    <w:rsid w:val="00763264"/>
    <w:rsid w:val="00763853"/>
    <w:rsid w:val="00763E7E"/>
    <w:rsid w:val="007641F8"/>
    <w:rsid w:val="007642A9"/>
    <w:rsid w:val="00764381"/>
    <w:rsid w:val="007647A8"/>
    <w:rsid w:val="00764979"/>
    <w:rsid w:val="00764CB6"/>
    <w:rsid w:val="007651D7"/>
    <w:rsid w:val="007654D4"/>
    <w:rsid w:val="007659D8"/>
    <w:rsid w:val="00765CE1"/>
    <w:rsid w:val="00765DB7"/>
    <w:rsid w:val="007660F4"/>
    <w:rsid w:val="00766522"/>
    <w:rsid w:val="0076664B"/>
    <w:rsid w:val="007671D5"/>
    <w:rsid w:val="007676A5"/>
    <w:rsid w:val="0076798B"/>
    <w:rsid w:val="00767ABA"/>
    <w:rsid w:val="00767D74"/>
    <w:rsid w:val="00767FE6"/>
    <w:rsid w:val="00770197"/>
    <w:rsid w:val="0077068B"/>
    <w:rsid w:val="00770A03"/>
    <w:rsid w:val="00770D0A"/>
    <w:rsid w:val="0077118C"/>
    <w:rsid w:val="0077120F"/>
    <w:rsid w:val="0077121C"/>
    <w:rsid w:val="007713E9"/>
    <w:rsid w:val="0077153F"/>
    <w:rsid w:val="007717C8"/>
    <w:rsid w:val="00771E51"/>
    <w:rsid w:val="00771FDD"/>
    <w:rsid w:val="007722B0"/>
    <w:rsid w:val="00772B15"/>
    <w:rsid w:val="00772EF0"/>
    <w:rsid w:val="00772F5F"/>
    <w:rsid w:val="007731F6"/>
    <w:rsid w:val="007731FE"/>
    <w:rsid w:val="0077387F"/>
    <w:rsid w:val="007738F0"/>
    <w:rsid w:val="00773932"/>
    <w:rsid w:val="007744DE"/>
    <w:rsid w:val="00774633"/>
    <w:rsid w:val="00774E17"/>
    <w:rsid w:val="00774E51"/>
    <w:rsid w:val="007751B6"/>
    <w:rsid w:val="007759D2"/>
    <w:rsid w:val="00775A4E"/>
    <w:rsid w:val="00775B1D"/>
    <w:rsid w:val="00775D7E"/>
    <w:rsid w:val="00776086"/>
    <w:rsid w:val="0077640D"/>
    <w:rsid w:val="007764C8"/>
    <w:rsid w:val="00776553"/>
    <w:rsid w:val="0077692C"/>
    <w:rsid w:val="00776C92"/>
    <w:rsid w:val="00776FE3"/>
    <w:rsid w:val="00777072"/>
    <w:rsid w:val="0077748F"/>
    <w:rsid w:val="00777C99"/>
    <w:rsid w:val="00777F23"/>
    <w:rsid w:val="00780255"/>
    <w:rsid w:val="00780EB0"/>
    <w:rsid w:val="0078147A"/>
    <w:rsid w:val="0078199A"/>
    <w:rsid w:val="007828FC"/>
    <w:rsid w:val="0078295F"/>
    <w:rsid w:val="00782B30"/>
    <w:rsid w:val="00782B84"/>
    <w:rsid w:val="00783B45"/>
    <w:rsid w:val="00783DD6"/>
    <w:rsid w:val="00783F7B"/>
    <w:rsid w:val="007841E5"/>
    <w:rsid w:val="0078430B"/>
    <w:rsid w:val="00784887"/>
    <w:rsid w:val="0078489A"/>
    <w:rsid w:val="00784EE5"/>
    <w:rsid w:val="00785089"/>
    <w:rsid w:val="007852CD"/>
    <w:rsid w:val="00785852"/>
    <w:rsid w:val="00786B7A"/>
    <w:rsid w:val="00786C0F"/>
    <w:rsid w:val="00787134"/>
    <w:rsid w:val="007878A9"/>
    <w:rsid w:val="00790351"/>
    <w:rsid w:val="00790607"/>
    <w:rsid w:val="00790AF1"/>
    <w:rsid w:val="00790B3C"/>
    <w:rsid w:val="00790C8B"/>
    <w:rsid w:val="00790F5A"/>
    <w:rsid w:val="00791156"/>
    <w:rsid w:val="00791A79"/>
    <w:rsid w:val="00791EA7"/>
    <w:rsid w:val="007923CC"/>
    <w:rsid w:val="0079345A"/>
    <w:rsid w:val="0079345F"/>
    <w:rsid w:val="00794676"/>
    <w:rsid w:val="00795261"/>
    <w:rsid w:val="00795552"/>
    <w:rsid w:val="00795825"/>
    <w:rsid w:val="0079626F"/>
    <w:rsid w:val="007963BA"/>
    <w:rsid w:val="00796618"/>
    <w:rsid w:val="00796C74"/>
    <w:rsid w:val="007971F3"/>
    <w:rsid w:val="007974BC"/>
    <w:rsid w:val="007A07FC"/>
    <w:rsid w:val="007A0841"/>
    <w:rsid w:val="007A088F"/>
    <w:rsid w:val="007A1586"/>
    <w:rsid w:val="007A1B61"/>
    <w:rsid w:val="007A2307"/>
    <w:rsid w:val="007A2CCF"/>
    <w:rsid w:val="007A3075"/>
    <w:rsid w:val="007A30BC"/>
    <w:rsid w:val="007A3282"/>
    <w:rsid w:val="007A32E1"/>
    <w:rsid w:val="007A3553"/>
    <w:rsid w:val="007A3A61"/>
    <w:rsid w:val="007A4296"/>
    <w:rsid w:val="007A4387"/>
    <w:rsid w:val="007A4441"/>
    <w:rsid w:val="007A466A"/>
    <w:rsid w:val="007A513F"/>
    <w:rsid w:val="007A5D3E"/>
    <w:rsid w:val="007A67DC"/>
    <w:rsid w:val="007A7742"/>
    <w:rsid w:val="007A7874"/>
    <w:rsid w:val="007B0668"/>
    <w:rsid w:val="007B0B70"/>
    <w:rsid w:val="007B0F86"/>
    <w:rsid w:val="007B1558"/>
    <w:rsid w:val="007B1561"/>
    <w:rsid w:val="007B196A"/>
    <w:rsid w:val="007B390F"/>
    <w:rsid w:val="007B4A68"/>
    <w:rsid w:val="007B4AE9"/>
    <w:rsid w:val="007B59CD"/>
    <w:rsid w:val="007B5F73"/>
    <w:rsid w:val="007B5FBB"/>
    <w:rsid w:val="007B5FCB"/>
    <w:rsid w:val="007B6380"/>
    <w:rsid w:val="007B6DF1"/>
    <w:rsid w:val="007B6E70"/>
    <w:rsid w:val="007B7472"/>
    <w:rsid w:val="007B759E"/>
    <w:rsid w:val="007C03EB"/>
    <w:rsid w:val="007C0766"/>
    <w:rsid w:val="007C0937"/>
    <w:rsid w:val="007C10FA"/>
    <w:rsid w:val="007C1990"/>
    <w:rsid w:val="007C1A37"/>
    <w:rsid w:val="007C1DF5"/>
    <w:rsid w:val="007C233A"/>
    <w:rsid w:val="007C2C2A"/>
    <w:rsid w:val="007C2DE0"/>
    <w:rsid w:val="007C2E8F"/>
    <w:rsid w:val="007C34BA"/>
    <w:rsid w:val="007C35B6"/>
    <w:rsid w:val="007C35DD"/>
    <w:rsid w:val="007C36E4"/>
    <w:rsid w:val="007C392E"/>
    <w:rsid w:val="007C3962"/>
    <w:rsid w:val="007C47A0"/>
    <w:rsid w:val="007C48FD"/>
    <w:rsid w:val="007C4F28"/>
    <w:rsid w:val="007C5A86"/>
    <w:rsid w:val="007C5F7F"/>
    <w:rsid w:val="007C6841"/>
    <w:rsid w:val="007C6E9F"/>
    <w:rsid w:val="007C71C8"/>
    <w:rsid w:val="007C78C4"/>
    <w:rsid w:val="007C7AE5"/>
    <w:rsid w:val="007C7FCE"/>
    <w:rsid w:val="007D0445"/>
    <w:rsid w:val="007D0569"/>
    <w:rsid w:val="007D0638"/>
    <w:rsid w:val="007D0828"/>
    <w:rsid w:val="007D083E"/>
    <w:rsid w:val="007D0BE1"/>
    <w:rsid w:val="007D1EA1"/>
    <w:rsid w:val="007D2194"/>
    <w:rsid w:val="007D22BC"/>
    <w:rsid w:val="007D24A0"/>
    <w:rsid w:val="007D2B91"/>
    <w:rsid w:val="007D2BB7"/>
    <w:rsid w:val="007D2DEE"/>
    <w:rsid w:val="007D31AF"/>
    <w:rsid w:val="007D38CE"/>
    <w:rsid w:val="007D3B65"/>
    <w:rsid w:val="007D3B82"/>
    <w:rsid w:val="007D3E1F"/>
    <w:rsid w:val="007D3F4E"/>
    <w:rsid w:val="007D416F"/>
    <w:rsid w:val="007D4446"/>
    <w:rsid w:val="007D467E"/>
    <w:rsid w:val="007D484E"/>
    <w:rsid w:val="007D4A3D"/>
    <w:rsid w:val="007D4CBF"/>
    <w:rsid w:val="007D50D2"/>
    <w:rsid w:val="007D5126"/>
    <w:rsid w:val="007D59AB"/>
    <w:rsid w:val="007D5AC1"/>
    <w:rsid w:val="007D5AE6"/>
    <w:rsid w:val="007D63DB"/>
    <w:rsid w:val="007D64CA"/>
    <w:rsid w:val="007D652D"/>
    <w:rsid w:val="007D6555"/>
    <w:rsid w:val="007D6BB3"/>
    <w:rsid w:val="007D6F58"/>
    <w:rsid w:val="007D7460"/>
    <w:rsid w:val="007D75E9"/>
    <w:rsid w:val="007E01D6"/>
    <w:rsid w:val="007E01FA"/>
    <w:rsid w:val="007E07CC"/>
    <w:rsid w:val="007E0D50"/>
    <w:rsid w:val="007E0FEE"/>
    <w:rsid w:val="007E1457"/>
    <w:rsid w:val="007E1BBC"/>
    <w:rsid w:val="007E1D23"/>
    <w:rsid w:val="007E200A"/>
    <w:rsid w:val="007E2043"/>
    <w:rsid w:val="007E20BB"/>
    <w:rsid w:val="007E26C1"/>
    <w:rsid w:val="007E2D2B"/>
    <w:rsid w:val="007E3007"/>
    <w:rsid w:val="007E312B"/>
    <w:rsid w:val="007E3455"/>
    <w:rsid w:val="007E36FE"/>
    <w:rsid w:val="007E373C"/>
    <w:rsid w:val="007E424B"/>
    <w:rsid w:val="007E4308"/>
    <w:rsid w:val="007E45B5"/>
    <w:rsid w:val="007E4708"/>
    <w:rsid w:val="007E4B95"/>
    <w:rsid w:val="007E4FD9"/>
    <w:rsid w:val="007E55CA"/>
    <w:rsid w:val="007E57DE"/>
    <w:rsid w:val="007E5994"/>
    <w:rsid w:val="007E6D91"/>
    <w:rsid w:val="007E6E32"/>
    <w:rsid w:val="007E6F9E"/>
    <w:rsid w:val="007E7183"/>
    <w:rsid w:val="007E7284"/>
    <w:rsid w:val="007E7502"/>
    <w:rsid w:val="007E785E"/>
    <w:rsid w:val="007F0465"/>
    <w:rsid w:val="007F05DC"/>
    <w:rsid w:val="007F062B"/>
    <w:rsid w:val="007F17EC"/>
    <w:rsid w:val="007F1EF9"/>
    <w:rsid w:val="007F2546"/>
    <w:rsid w:val="007F29E4"/>
    <w:rsid w:val="007F29E7"/>
    <w:rsid w:val="007F2A12"/>
    <w:rsid w:val="007F2EC0"/>
    <w:rsid w:val="007F31AC"/>
    <w:rsid w:val="007F3B2C"/>
    <w:rsid w:val="007F3D29"/>
    <w:rsid w:val="007F409F"/>
    <w:rsid w:val="007F4208"/>
    <w:rsid w:val="007F4384"/>
    <w:rsid w:val="007F438D"/>
    <w:rsid w:val="007F444F"/>
    <w:rsid w:val="007F49F0"/>
    <w:rsid w:val="007F5286"/>
    <w:rsid w:val="007F52D5"/>
    <w:rsid w:val="007F5A38"/>
    <w:rsid w:val="007F5BDB"/>
    <w:rsid w:val="007F6044"/>
    <w:rsid w:val="007F6101"/>
    <w:rsid w:val="007F7446"/>
    <w:rsid w:val="007F74A6"/>
    <w:rsid w:val="007F74D2"/>
    <w:rsid w:val="007F78B8"/>
    <w:rsid w:val="007F7C44"/>
    <w:rsid w:val="007F7F60"/>
    <w:rsid w:val="008003AB"/>
    <w:rsid w:val="00800433"/>
    <w:rsid w:val="00800C5B"/>
    <w:rsid w:val="00800E4A"/>
    <w:rsid w:val="00801204"/>
    <w:rsid w:val="008027A0"/>
    <w:rsid w:val="008029F7"/>
    <w:rsid w:val="00802B7C"/>
    <w:rsid w:val="008032CD"/>
    <w:rsid w:val="008035CC"/>
    <w:rsid w:val="00804934"/>
    <w:rsid w:val="00804A37"/>
    <w:rsid w:val="00804E21"/>
    <w:rsid w:val="008051BC"/>
    <w:rsid w:val="008053CE"/>
    <w:rsid w:val="008054C3"/>
    <w:rsid w:val="008057DF"/>
    <w:rsid w:val="008062D1"/>
    <w:rsid w:val="0080681A"/>
    <w:rsid w:val="00806DA3"/>
    <w:rsid w:val="00806FE0"/>
    <w:rsid w:val="00807A0B"/>
    <w:rsid w:val="00810959"/>
    <w:rsid w:val="008109B4"/>
    <w:rsid w:val="00810F07"/>
    <w:rsid w:val="0081113F"/>
    <w:rsid w:val="008116C1"/>
    <w:rsid w:val="00811826"/>
    <w:rsid w:val="0081216D"/>
    <w:rsid w:val="0081241D"/>
    <w:rsid w:val="00812522"/>
    <w:rsid w:val="00812672"/>
    <w:rsid w:val="00812798"/>
    <w:rsid w:val="00813272"/>
    <w:rsid w:val="0081343A"/>
    <w:rsid w:val="00813869"/>
    <w:rsid w:val="0081399B"/>
    <w:rsid w:val="00813DFA"/>
    <w:rsid w:val="00814218"/>
    <w:rsid w:val="00814451"/>
    <w:rsid w:val="0081494A"/>
    <w:rsid w:val="00815005"/>
    <w:rsid w:val="00815176"/>
    <w:rsid w:val="0081548A"/>
    <w:rsid w:val="00815522"/>
    <w:rsid w:val="008157DF"/>
    <w:rsid w:val="008158E8"/>
    <w:rsid w:val="00815CD5"/>
    <w:rsid w:val="008162C3"/>
    <w:rsid w:val="00816594"/>
    <w:rsid w:val="00816657"/>
    <w:rsid w:val="00816692"/>
    <w:rsid w:val="00816C7F"/>
    <w:rsid w:val="00816EAD"/>
    <w:rsid w:val="00817491"/>
    <w:rsid w:val="008174FC"/>
    <w:rsid w:val="0081798D"/>
    <w:rsid w:val="00820B7C"/>
    <w:rsid w:val="00820E4D"/>
    <w:rsid w:val="00820FBD"/>
    <w:rsid w:val="00821132"/>
    <w:rsid w:val="008215FC"/>
    <w:rsid w:val="008228ED"/>
    <w:rsid w:val="008237AD"/>
    <w:rsid w:val="00823D26"/>
    <w:rsid w:val="00823E4E"/>
    <w:rsid w:val="00824556"/>
    <w:rsid w:val="008255A7"/>
    <w:rsid w:val="00825D0E"/>
    <w:rsid w:val="00826094"/>
    <w:rsid w:val="00826400"/>
    <w:rsid w:val="00826D1D"/>
    <w:rsid w:val="0082707E"/>
    <w:rsid w:val="00827668"/>
    <w:rsid w:val="008279E1"/>
    <w:rsid w:val="008279FC"/>
    <w:rsid w:val="00827BA0"/>
    <w:rsid w:val="00827E75"/>
    <w:rsid w:val="00827FBF"/>
    <w:rsid w:val="008300B3"/>
    <w:rsid w:val="0083010C"/>
    <w:rsid w:val="008301E6"/>
    <w:rsid w:val="00830502"/>
    <w:rsid w:val="00830659"/>
    <w:rsid w:val="00830A80"/>
    <w:rsid w:val="00830F3B"/>
    <w:rsid w:val="008312C8"/>
    <w:rsid w:val="008317F1"/>
    <w:rsid w:val="0083212D"/>
    <w:rsid w:val="008321BA"/>
    <w:rsid w:val="008321C6"/>
    <w:rsid w:val="00832591"/>
    <w:rsid w:val="00833273"/>
    <w:rsid w:val="0083342C"/>
    <w:rsid w:val="008336CA"/>
    <w:rsid w:val="00833934"/>
    <w:rsid w:val="00833C1E"/>
    <w:rsid w:val="00833E80"/>
    <w:rsid w:val="00834EA9"/>
    <w:rsid w:val="008355CA"/>
    <w:rsid w:val="0083574B"/>
    <w:rsid w:val="00835E53"/>
    <w:rsid w:val="00835EF8"/>
    <w:rsid w:val="00836289"/>
    <w:rsid w:val="00836334"/>
    <w:rsid w:val="00837285"/>
    <w:rsid w:val="00837844"/>
    <w:rsid w:val="008378EB"/>
    <w:rsid w:val="00840433"/>
    <w:rsid w:val="0084077C"/>
    <w:rsid w:val="00840B9D"/>
    <w:rsid w:val="00840BC8"/>
    <w:rsid w:val="00840D93"/>
    <w:rsid w:val="00841567"/>
    <w:rsid w:val="0084196F"/>
    <w:rsid w:val="00841D56"/>
    <w:rsid w:val="00841D95"/>
    <w:rsid w:val="0084284A"/>
    <w:rsid w:val="00842D19"/>
    <w:rsid w:val="00842FBB"/>
    <w:rsid w:val="008433B6"/>
    <w:rsid w:val="008434DE"/>
    <w:rsid w:val="00843576"/>
    <w:rsid w:val="00843BFC"/>
    <w:rsid w:val="0084403E"/>
    <w:rsid w:val="008442B8"/>
    <w:rsid w:val="00844891"/>
    <w:rsid w:val="008449F4"/>
    <w:rsid w:val="00844B42"/>
    <w:rsid w:val="00844CA9"/>
    <w:rsid w:val="008458CC"/>
    <w:rsid w:val="008463CA"/>
    <w:rsid w:val="008463F4"/>
    <w:rsid w:val="00846460"/>
    <w:rsid w:val="008464E6"/>
    <w:rsid w:val="0084666F"/>
    <w:rsid w:val="00846B53"/>
    <w:rsid w:val="0084777F"/>
    <w:rsid w:val="00847842"/>
    <w:rsid w:val="008479C2"/>
    <w:rsid w:val="00847D77"/>
    <w:rsid w:val="0085029D"/>
    <w:rsid w:val="00850DB4"/>
    <w:rsid w:val="00852019"/>
    <w:rsid w:val="008520D1"/>
    <w:rsid w:val="008528DD"/>
    <w:rsid w:val="00852A5C"/>
    <w:rsid w:val="00852E40"/>
    <w:rsid w:val="0085302C"/>
    <w:rsid w:val="00853204"/>
    <w:rsid w:val="00853E8F"/>
    <w:rsid w:val="008540F0"/>
    <w:rsid w:val="00854160"/>
    <w:rsid w:val="00854198"/>
    <w:rsid w:val="008541D6"/>
    <w:rsid w:val="00854288"/>
    <w:rsid w:val="008546CF"/>
    <w:rsid w:val="00854B51"/>
    <w:rsid w:val="00854D80"/>
    <w:rsid w:val="0085511C"/>
    <w:rsid w:val="00855473"/>
    <w:rsid w:val="0085614A"/>
    <w:rsid w:val="008564F3"/>
    <w:rsid w:val="00856C62"/>
    <w:rsid w:val="00856F4D"/>
    <w:rsid w:val="0085787D"/>
    <w:rsid w:val="00857C47"/>
    <w:rsid w:val="00860C1C"/>
    <w:rsid w:val="00860CC3"/>
    <w:rsid w:val="008610AE"/>
    <w:rsid w:val="00861B33"/>
    <w:rsid w:val="00861D8B"/>
    <w:rsid w:val="00862054"/>
    <w:rsid w:val="008620D1"/>
    <w:rsid w:val="008625CE"/>
    <w:rsid w:val="008626CE"/>
    <w:rsid w:val="008629AE"/>
    <w:rsid w:val="00862FA1"/>
    <w:rsid w:val="008631CF"/>
    <w:rsid w:val="00863325"/>
    <w:rsid w:val="008635CB"/>
    <w:rsid w:val="00863A97"/>
    <w:rsid w:val="00863D3E"/>
    <w:rsid w:val="0086400D"/>
    <w:rsid w:val="00864605"/>
    <w:rsid w:val="00864770"/>
    <w:rsid w:val="00864992"/>
    <w:rsid w:val="00864B50"/>
    <w:rsid w:val="00864C35"/>
    <w:rsid w:val="008653EE"/>
    <w:rsid w:val="0086553A"/>
    <w:rsid w:val="00865550"/>
    <w:rsid w:val="00865BAB"/>
    <w:rsid w:val="0086632B"/>
    <w:rsid w:val="00866423"/>
    <w:rsid w:val="008665D3"/>
    <w:rsid w:val="00866B85"/>
    <w:rsid w:val="00866BDD"/>
    <w:rsid w:val="008674F1"/>
    <w:rsid w:val="00867656"/>
    <w:rsid w:val="00867D6A"/>
    <w:rsid w:val="008700DC"/>
    <w:rsid w:val="008701E2"/>
    <w:rsid w:val="00870520"/>
    <w:rsid w:val="00870CA9"/>
    <w:rsid w:val="00870DCB"/>
    <w:rsid w:val="0087169B"/>
    <w:rsid w:val="00871C29"/>
    <w:rsid w:val="00871E33"/>
    <w:rsid w:val="00872174"/>
    <w:rsid w:val="00872B80"/>
    <w:rsid w:val="00872FC0"/>
    <w:rsid w:val="00873029"/>
    <w:rsid w:val="00873349"/>
    <w:rsid w:val="00873462"/>
    <w:rsid w:val="00873575"/>
    <w:rsid w:val="008737E5"/>
    <w:rsid w:val="00873FED"/>
    <w:rsid w:val="00874286"/>
    <w:rsid w:val="0087543A"/>
    <w:rsid w:val="00875AF2"/>
    <w:rsid w:val="0087627A"/>
    <w:rsid w:val="0087636A"/>
    <w:rsid w:val="00877184"/>
    <w:rsid w:val="0087722F"/>
    <w:rsid w:val="0087772E"/>
    <w:rsid w:val="00877C20"/>
    <w:rsid w:val="00877D2C"/>
    <w:rsid w:val="00880438"/>
    <w:rsid w:val="0088089D"/>
    <w:rsid w:val="00880ADF"/>
    <w:rsid w:val="0088121B"/>
    <w:rsid w:val="00881433"/>
    <w:rsid w:val="00881583"/>
    <w:rsid w:val="00881F3F"/>
    <w:rsid w:val="008820A7"/>
    <w:rsid w:val="00882B60"/>
    <w:rsid w:val="00883BAE"/>
    <w:rsid w:val="00883D99"/>
    <w:rsid w:val="0088404C"/>
    <w:rsid w:val="008841F1"/>
    <w:rsid w:val="0088434A"/>
    <w:rsid w:val="00884A8D"/>
    <w:rsid w:val="00884B6A"/>
    <w:rsid w:val="0088559F"/>
    <w:rsid w:val="00885733"/>
    <w:rsid w:val="008857A3"/>
    <w:rsid w:val="00885DD9"/>
    <w:rsid w:val="00886EB4"/>
    <w:rsid w:val="00886EE2"/>
    <w:rsid w:val="00886EF0"/>
    <w:rsid w:val="00886F04"/>
    <w:rsid w:val="00887226"/>
    <w:rsid w:val="00887309"/>
    <w:rsid w:val="00887BC2"/>
    <w:rsid w:val="00887BFC"/>
    <w:rsid w:val="00887DF9"/>
    <w:rsid w:val="00890270"/>
    <w:rsid w:val="008903DD"/>
    <w:rsid w:val="00890533"/>
    <w:rsid w:val="00890CAB"/>
    <w:rsid w:val="008910F8"/>
    <w:rsid w:val="00891738"/>
    <w:rsid w:val="00891C11"/>
    <w:rsid w:val="00891C89"/>
    <w:rsid w:val="00891F08"/>
    <w:rsid w:val="0089272A"/>
    <w:rsid w:val="00892CC0"/>
    <w:rsid w:val="00892F9F"/>
    <w:rsid w:val="0089316E"/>
    <w:rsid w:val="00893434"/>
    <w:rsid w:val="00893C53"/>
    <w:rsid w:val="00893EFF"/>
    <w:rsid w:val="008942F7"/>
    <w:rsid w:val="00894B52"/>
    <w:rsid w:val="00894D7A"/>
    <w:rsid w:val="00894E60"/>
    <w:rsid w:val="008951E0"/>
    <w:rsid w:val="0089521C"/>
    <w:rsid w:val="0089592F"/>
    <w:rsid w:val="0089594B"/>
    <w:rsid w:val="00895B89"/>
    <w:rsid w:val="00896457"/>
    <w:rsid w:val="008969C1"/>
    <w:rsid w:val="00897640"/>
    <w:rsid w:val="008977B9"/>
    <w:rsid w:val="008977E6"/>
    <w:rsid w:val="008979D6"/>
    <w:rsid w:val="00897E4D"/>
    <w:rsid w:val="008A04FB"/>
    <w:rsid w:val="008A056D"/>
    <w:rsid w:val="008A06A4"/>
    <w:rsid w:val="008A06C6"/>
    <w:rsid w:val="008A074E"/>
    <w:rsid w:val="008A0D88"/>
    <w:rsid w:val="008A17C1"/>
    <w:rsid w:val="008A1DE2"/>
    <w:rsid w:val="008A1F30"/>
    <w:rsid w:val="008A22B0"/>
    <w:rsid w:val="008A257E"/>
    <w:rsid w:val="008A2873"/>
    <w:rsid w:val="008A2A44"/>
    <w:rsid w:val="008A2C4B"/>
    <w:rsid w:val="008A2CA6"/>
    <w:rsid w:val="008A3B49"/>
    <w:rsid w:val="008A41BE"/>
    <w:rsid w:val="008A4FAA"/>
    <w:rsid w:val="008A5064"/>
    <w:rsid w:val="008A5384"/>
    <w:rsid w:val="008A5425"/>
    <w:rsid w:val="008A5AD1"/>
    <w:rsid w:val="008A5E55"/>
    <w:rsid w:val="008A6301"/>
    <w:rsid w:val="008A677E"/>
    <w:rsid w:val="008A6A3F"/>
    <w:rsid w:val="008A779A"/>
    <w:rsid w:val="008A7A0B"/>
    <w:rsid w:val="008A7F72"/>
    <w:rsid w:val="008B0BB3"/>
    <w:rsid w:val="008B0C4D"/>
    <w:rsid w:val="008B134C"/>
    <w:rsid w:val="008B1786"/>
    <w:rsid w:val="008B1B54"/>
    <w:rsid w:val="008B2173"/>
    <w:rsid w:val="008B2BA6"/>
    <w:rsid w:val="008B2D3E"/>
    <w:rsid w:val="008B2F52"/>
    <w:rsid w:val="008B30C4"/>
    <w:rsid w:val="008B31B8"/>
    <w:rsid w:val="008B339E"/>
    <w:rsid w:val="008B3BEA"/>
    <w:rsid w:val="008B3FB8"/>
    <w:rsid w:val="008B4358"/>
    <w:rsid w:val="008B480C"/>
    <w:rsid w:val="008B4BB8"/>
    <w:rsid w:val="008B4D24"/>
    <w:rsid w:val="008B4E82"/>
    <w:rsid w:val="008B554C"/>
    <w:rsid w:val="008B5BD7"/>
    <w:rsid w:val="008B74DD"/>
    <w:rsid w:val="008B771C"/>
    <w:rsid w:val="008B7974"/>
    <w:rsid w:val="008B7E50"/>
    <w:rsid w:val="008B7F61"/>
    <w:rsid w:val="008B7FC0"/>
    <w:rsid w:val="008C0100"/>
    <w:rsid w:val="008C0286"/>
    <w:rsid w:val="008C037B"/>
    <w:rsid w:val="008C073E"/>
    <w:rsid w:val="008C09B3"/>
    <w:rsid w:val="008C11C6"/>
    <w:rsid w:val="008C11C8"/>
    <w:rsid w:val="008C13B2"/>
    <w:rsid w:val="008C18BB"/>
    <w:rsid w:val="008C20E5"/>
    <w:rsid w:val="008C23E6"/>
    <w:rsid w:val="008C27F7"/>
    <w:rsid w:val="008C2878"/>
    <w:rsid w:val="008C2F11"/>
    <w:rsid w:val="008C3A27"/>
    <w:rsid w:val="008C3C97"/>
    <w:rsid w:val="008C44EF"/>
    <w:rsid w:val="008C4604"/>
    <w:rsid w:val="008C48A4"/>
    <w:rsid w:val="008C4CA4"/>
    <w:rsid w:val="008C4DFD"/>
    <w:rsid w:val="008C506D"/>
    <w:rsid w:val="008C5235"/>
    <w:rsid w:val="008C53CE"/>
    <w:rsid w:val="008C57F2"/>
    <w:rsid w:val="008C5BF3"/>
    <w:rsid w:val="008C693E"/>
    <w:rsid w:val="008C6BA3"/>
    <w:rsid w:val="008C6DB9"/>
    <w:rsid w:val="008C6E2F"/>
    <w:rsid w:val="008C72A4"/>
    <w:rsid w:val="008C77E6"/>
    <w:rsid w:val="008C7AF8"/>
    <w:rsid w:val="008C7E25"/>
    <w:rsid w:val="008C7FBE"/>
    <w:rsid w:val="008D05F4"/>
    <w:rsid w:val="008D0805"/>
    <w:rsid w:val="008D0F65"/>
    <w:rsid w:val="008D11D3"/>
    <w:rsid w:val="008D13FC"/>
    <w:rsid w:val="008D1DAA"/>
    <w:rsid w:val="008D21D7"/>
    <w:rsid w:val="008D2F87"/>
    <w:rsid w:val="008D3063"/>
    <w:rsid w:val="008D36FE"/>
    <w:rsid w:val="008D39B7"/>
    <w:rsid w:val="008D3A94"/>
    <w:rsid w:val="008D3E0B"/>
    <w:rsid w:val="008D507C"/>
    <w:rsid w:val="008D5580"/>
    <w:rsid w:val="008D56D4"/>
    <w:rsid w:val="008D5EB4"/>
    <w:rsid w:val="008D66E9"/>
    <w:rsid w:val="008D6703"/>
    <w:rsid w:val="008D692F"/>
    <w:rsid w:val="008D6EFD"/>
    <w:rsid w:val="008D6FFE"/>
    <w:rsid w:val="008D7796"/>
    <w:rsid w:val="008D7E74"/>
    <w:rsid w:val="008E0176"/>
    <w:rsid w:val="008E0A88"/>
    <w:rsid w:val="008E10A4"/>
    <w:rsid w:val="008E1160"/>
    <w:rsid w:val="008E1288"/>
    <w:rsid w:val="008E1975"/>
    <w:rsid w:val="008E1CC9"/>
    <w:rsid w:val="008E1CF9"/>
    <w:rsid w:val="008E1E2D"/>
    <w:rsid w:val="008E2336"/>
    <w:rsid w:val="008E2364"/>
    <w:rsid w:val="008E237D"/>
    <w:rsid w:val="008E24D7"/>
    <w:rsid w:val="008E2596"/>
    <w:rsid w:val="008E30E2"/>
    <w:rsid w:val="008E3255"/>
    <w:rsid w:val="008E3C15"/>
    <w:rsid w:val="008E4432"/>
    <w:rsid w:val="008E4760"/>
    <w:rsid w:val="008E4A0D"/>
    <w:rsid w:val="008E4A27"/>
    <w:rsid w:val="008E4ABA"/>
    <w:rsid w:val="008E4B28"/>
    <w:rsid w:val="008E4C8B"/>
    <w:rsid w:val="008E4C93"/>
    <w:rsid w:val="008E51B6"/>
    <w:rsid w:val="008E57A3"/>
    <w:rsid w:val="008E5D0B"/>
    <w:rsid w:val="008E5E89"/>
    <w:rsid w:val="008E5FF4"/>
    <w:rsid w:val="008E6927"/>
    <w:rsid w:val="008E6B39"/>
    <w:rsid w:val="008E6B92"/>
    <w:rsid w:val="008E7607"/>
    <w:rsid w:val="008E7933"/>
    <w:rsid w:val="008E7A3E"/>
    <w:rsid w:val="008E7AC0"/>
    <w:rsid w:val="008E7FBF"/>
    <w:rsid w:val="008F0139"/>
    <w:rsid w:val="008F0691"/>
    <w:rsid w:val="008F084C"/>
    <w:rsid w:val="008F1600"/>
    <w:rsid w:val="008F1660"/>
    <w:rsid w:val="008F16B3"/>
    <w:rsid w:val="008F18CA"/>
    <w:rsid w:val="008F19FA"/>
    <w:rsid w:val="008F1BAC"/>
    <w:rsid w:val="008F1E14"/>
    <w:rsid w:val="008F1F67"/>
    <w:rsid w:val="008F1FB9"/>
    <w:rsid w:val="008F2216"/>
    <w:rsid w:val="008F2B7C"/>
    <w:rsid w:val="008F2C36"/>
    <w:rsid w:val="008F37BE"/>
    <w:rsid w:val="008F3AE2"/>
    <w:rsid w:val="008F4865"/>
    <w:rsid w:val="008F492A"/>
    <w:rsid w:val="008F4A02"/>
    <w:rsid w:val="008F4AC1"/>
    <w:rsid w:val="008F5269"/>
    <w:rsid w:val="008F5D76"/>
    <w:rsid w:val="008F6A95"/>
    <w:rsid w:val="008F7129"/>
    <w:rsid w:val="008F7643"/>
    <w:rsid w:val="008F78F6"/>
    <w:rsid w:val="008F7C9D"/>
    <w:rsid w:val="008F7D0C"/>
    <w:rsid w:val="008F7DB3"/>
    <w:rsid w:val="008F7EC6"/>
    <w:rsid w:val="00900395"/>
    <w:rsid w:val="0090042D"/>
    <w:rsid w:val="00900470"/>
    <w:rsid w:val="009013A7"/>
    <w:rsid w:val="009016C9"/>
    <w:rsid w:val="009017B2"/>
    <w:rsid w:val="00901A60"/>
    <w:rsid w:val="00901BCE"/>
    <w:rsid w:val="00902DDD"/>
    <w:rsid w:val="00903C84"/>
    <w:rsid w:val="00903EA1"/>
    <w:rsid w:val="00904180"/>
    <w:rsid w:val="009041B1"/>
    <w:rsid w:val="00904555"/>
    <w:rsid w:val="0090457C"/>
    <w:rsid w:val="00904CB5"/>
    <w:rsid w:val="00904E2F"/>
    <w:rsid w:val="009051EB"/>
    <w:rsid w:val="009053B5"/>
    <w:rsid w:val="0090596D"/>
    <w:rsid w:val="00905A7F"/>
    <w:rsid w:val="00905DC5"/>
    <w:rsid w:val="009066BC"/>
    <w:rsid w:val="00907088"/>
    <w:rsid w:val="009071F0"/>
    <w:rsid w:val="009076FC"/>
    <w:rsid w:val="009079B3"/>
    <w:rsid w:val="00910139"/>
    <w:rsid w:val="00910482"/>
    <w:rsid w:val="009109C1"/>
    <w:rsid w:val="009114FF"/>
    <w:rsid w:val="0091150A"/>
    <w:rsid w:val="00911649"/>
    <w:rsid w:val="00911713"/>
    <w:rsid w:val="009119CF"/>
    <w:rsid w:val="00911C6B"/>
    <w:rsid w:val="00911D76"/>
    <w:rsid w:val="00911EC4"/>
    <w:rsid w:val="00912072"/>
    <w:rsid w:val="0091211C"/>
    <w:rsid w:val="00912B7B"/>
    <w:rsid w:val="00912CC8"/>
    <w:rsid w:val="009132AD"/>
    <w:rsid w:val="009136BA"/>
    <w:rsid w:val="009139FA"/>
    <w:rsid w:val="00913AEF"/>
    <w:rsid w:val="0091491B"/>
    <w:rsid w:val="00914952"/>
    <w:rsid w:val="00914BA3"/>
    <w:rsid w:val="00914DB3"/>
    <w:rsid w:val="00915031"/>
    <w:rsid w:val="0091553E"/>
    <w:rsid w:val="009155F1"/>
    <w:rsid w:val="009157ED"/>
    <w:rsid w:val="00915889"/>
    <w:rsid w:val="00915C75"/>
    <w:rsid w:val="00915F15"/>
    <w:rsid w:val="0091602F"/>
    <w:rsid w:val="00916512"/>
    <w:rsid w:val="00916671"/>
    <w:rsid w:val="00916C66"/>
    <w:rsid w:val="00917399"/>
    <w:rsid w:val="009204F1"/>
    <w:rsid w:val="00920998"/>
    <w:rsid w:val="009209E1"/>
    <w:rsid w:val="00920AAC"/>
    <w:rsid w:val="00920E27"/>
    <w:rsid w:val="0092156B"/>
    <w:rsid w:val="00921D74"/>
    <w:rsid w:val="0092268D"/>
    <w:rsid w:val="009229A2"/>
    <w:rsid w:val="00922E5F"/>
    <w:rsid w:val="00922F88"/>
    <w:rsid w:val="009231FC"/>
    <w:rsid w:val="00923270"/>
    <w:rsid w:val="0092337A"/>
    <w:rsid w:val="00923604"/>
    <w:rsid w:val="009238D1"/>
    <w:rsid w:val="0092417B"/>
    <w:rsid w:val="00924CF8"/>
    <w:rsid w:val="00924F3F"/>
    <w:rsid w:val="0092510A"/>
    <w:rsid w:val="0092573B"/>
    <w:rsid w:val="009257B1"/>
    <w:rsid w:val="00926371"/>
    <w:rsid w:val="0092646A"/>
    <w:rsid w:val="00927462"/>
    <w:rsid w:val="009278C7"/>
    <w:rsid w:val="009302BC"/>
    <w:rsid w:val="0093073F"/>
    <w:rsid w:val="00930BA1"/>
    <w:rsid w:val="00930DA6"/>
    <w:rsid w:val="00930E0E"/>
    <w:rsid w:val="009310D2"/>
    <w:rsid w:val="009315B2"/>
    <w:rsid w:val="00931749"/>
    <w:rsid w:val="00931D17"/>
    <w:rsid w:val="00931F2E"/>
    <w:rsid w:val="00932590"/>
    <w:rsid w:val="00932AD1"/>
    <w:rsid w:val="009331DF"/>
    <w:rsid w:val="009332A7"/>
    <w:rsid w:val="00933357"/>
    <w:rsid w:val="009333BE"/>
    <w:rsid w:val="00933CBB"/>
    <w:rsid w:val="00933CE6"/>
    <w:rsid w:val="0093425F"/>
    <w:rsid w:val="009344F9"/>
    <w:rsid w:val="009349F4"/>
    <w:rsid w:val="00935285"/>
    <w:rsid w:val="009358FA"/>
    <w:rsid w:val="00935E56"/>
    <w:rsid w:val="00936005"/>
    <w:rsid w:val="0093644C"/>
    <w:rsid w:val="00936798"/>
    <w:rsid w:val="00936873"/>
    <w:rsid w:val="00936B42"/>
    <w:rsid w:val="00936BF9"/>
    <w:rsid w:val="00936CB4"/>
    <w:rsid w:val="00936D65"/>
    <w:rsid w:val="00937389"/>
    <w:rsid w:val="00937497"/>
    <w:rsid w:val="00937AEB"/>
    <w:rsid w:val="00940257"/>
    <w:rsid w:val="0094101A"/>
    <w:rsid w:val="00941105"/>
    <w:rsid w:val="009414CB"/>
    <w:rsid w:val="009415A7"/>
    <w:rsid w:val="009415CC"/>
    <w:rsid w:val="00941AED"/>
    <w:rsid w:val="00942DB2"/>
    <w:rsid w:val="009431A2"/>
    <w:rsid w:val="009434EE"/>
    <w:rsid w:val="0094372E"/>
    <w:rsid w:val="00943D64"/>
    <w:rsid w:val="00943DA7"/>
    <w:rsid w:val="009442A8"/>
    <w:rsid w:val="009445CB"/>
    <w:rsid w:val="009448A6"/>
    <w:rsid w:val="0094498F"/>
    <w:rsid w:val="00944FCC"/>
    <w:rsid w:val="0094551D"/>
    <w:rsid w:val="009455F2"/>
    <w:rsid w:val="00945A15"/>
    <w:rsid w:val="00946071"/>
    <w:rsid w:val="00946420"/>
    <w:rsid w:val="0094644B"/>
    <w:rsid w:val="0094645D"/>
    <w:rsid w:val="009466FD"/>
    <w:rsid w:val="0094689B"/>
    <w:rsid w:val="009471DB"/>
    <w:rsid w:val="00947F85"/>
    <w:rsid w:val="0095003E"/>
    <w:rsid w:val="009508AB"/>
    <w:rsid w:val="00950943"/>
    <w:rsid w:val="0095222F"/>
    <w:rsid w:val="009525E0"/>
    <w:rsid w:val="00952B8E"/>
    <w:rsid w:val="00952CDA"/>
    <w:rsid w:val="009532EC"/>
    <w:rsid w:val="00953424"/>
    <w:rsid w:val="00953605"/>
    <w:rsid w:val="0095363B"/>
    <w:rsid w:val="00953910"/>
    <w:rsid w:val="00953AC5"/>
    <w:rsid w:val="00953B57"/>
    <w:rsid w:val="00953CE3"/>
    <w:rsid w:val="00953E2C"/>
    <w:rsid w:val="00954CBB"/>
    <w:rsid w:val="00956944"/>
    <w:rsid w:val="00957316"/>
    <w:rsid w:val="009576EB"/>
    <w:rsid w:val="00957976"/>
    <w:rsid w:val="00957BC4"/>
    <w:rsid w:val="00957BEE"/>
    <w:rsid w:val="00957C86"/>
    <w:rsid w:val="00960A8A"/>
    <w:rsid w:val="00960CED"/>
    <w:rsid w:val="0096102B"/>
    <w:rsid w:val="009612E7"/>
    <w:rsid w:val="00961867"/>
    <w:rsid w:val="00961A2A"/>
    <w:rsid w:val="00962148"/>
    <w:rsid w:val="009623D5"/>
    <w:rsid w:val="0096279A"/>
    <w:rsid w:val="00962A6E"/>
    <w:rsid w:val="00962C64"/>
    <w:rsid w:val="00962C67"/>
    <w:rsid w:val="00962C73"/>
    <w:rsid w:val="00962E62"/>
    <w:rsid w:val="009630DE"/>
    <w:rsid w:val="009631EF"/>
    <w:rsid w:val="00963331"/>
    <w:rsid w:val="009637AF"/>
    <w:rsid w:val="00963873"/>
    <w:rsid w:val="00963893"/>
    <w:rsid w:val="0096422A"/>
    <w:rsid w:val="00964280"/>
    <w:rsid w:val="0096466A"/>
    <w:rsid w:val="009652D5"/>
    <w:rsid w:val="009655F9"/>
    <w:rsid w:val="00965918"/>
    <w:rsid w:val="00965D3F"/>
    <w:rsid w:val="0096602D"/>
    <w:rsid w:val="00966084"/>
    <w:rsid w:val="00966485"/>
    <w:rsid w:val="00966B33"/>
    <w:rsid w:val="00967066"/>
    <w:rsid w:val="00967677"/>
    <w:rsid w:val="00967689"/>
    <w:rsid w:val="009701E2"/>
    <w:rsid w:val="00970891"/>
    <w:rsid w:val="009710F6"/>
    <w:rsid w:val="0097149C"/>
    <w:rsid w:val="00971F5B"/>
    <w:rsid w:val="00972C69"/>
    <w:rsid w:val="00973CD7"/>
    <w:rsid w:val="0097436F"/>
    <w:rsid w:val="00974AF9"/>
    <w:rsid w:val="00974C3B"/>
    <w:rsid w:val="0097537B"/>
    <w:rsid w:val="009754C3"/>
    <w:rsid w:val="00975782"/>
    <w:rsid w:val="00975DB6"/>
    <w:rsid w:val="00976A7E"/>
    <w:rsid w:val="00977592"/>
    <w:rsid w:val="00980130"/>
    <w:rsid w:val="00980229"/>
    <w:rsid w:val="00980305"/>
    <w:rsid w:val="0098033C"/>
    <w:rsid w:val="009806EE"/>
    <w:rsid w:val="00980906"/>
    <w:rsid w:val="00980916"/>
    <w:rsid w:val="00980E72"/>
    <w:rsid w:val="00981272"/>
    <w:rsid w:val="009815E0"/>
    <w:rsid w:val="009817A7"/>
    <w:rsid w:val="00981883"/>
    <w:rsid w:val="00981CF5"/>
    <w:rsid w:val="00982007"/>
    <w:rsid w:val="009820F4"/>
    <w:rsid w:val="009823C5"/>
    <w:rsid w:val="00982EC8"/>
    <w:rsid w:val="00982ECD"/>
    <w:rsid w:val="00983BB3"/>
    <w:rsid w:val="00984061"/>
    <w:rsid w:val="0098470B"/>
    <w:rsid w:val="00984C95"/>
    <w:rsid w:val="009850BE"/>
    <w:rsid w:val="009854DF"/>
    <w:rsid w:val="009856C4"/>
    <w:rsid w:val="009856CD"/>
    <w:rsid w:val="009866FC"/>
    <w:rsid w:val="0098695E"/>
    <w:rsid w:val="00986A22"/>
    <w:rsid w:val="0098709A"/>
    <w:rsid w:val="0098738A"/>
    <w:rsid w:val="00987557"/>
    <w:rsid w:val="00990198"/>
    <w:rsid w:val="0099038C"/>
    <w:rsid w:val="0099058C"/>
    <w:rsid w:val="00990FBE"/>
    <w:rsid w:val="0099197C"/>
    <w:rsid w:val="00991ABF"/>
    <w:rsid w:val="00991E29"/>
    <w:rsid w:val="00991FE4"/>
    <w:rsid w:val="00992089"/>
    <w:rsid w:val="009923F0"/>
    <w:rsid w:val="00992953"/>
    <w:rsid w:val="009932AE"/>
    <w:rsid w:val="00993A92"/>
    <w:rsid w:val="00993EA4"/>
    <w:rsid w:val="00993F61"/>
    <w:rsid w:val="009940F7"/>
    <w:rsid w:val="00994A04"/>
    <w:rsid w:val="00994A2C"/>
    <w:rsid w:val="00994CED"/>
    <w:rsid w:val="00995028"/>
    <w:rsid w:val="00995127"/>
    <w:rsid w:val="00995574"/>
    <w:rsid w:val="009956CB"/>
    <w:rsid w:val="00995CF9"/>
    <w:rsid w:val="0099662D"/>
    <w:rsid w:val="00997205"/>
    <w:rsid w:val="00997323"/>
    <w:rsid w:val="00997400"/>
    <w:rsid w:val="00997A8E"/>
    <w:rsid w:val="00997CFE"/>
    <w:rsid w:val="00997D70"/>
    <w:rsid w:val="00997E1F"/>
    <w:rsid w:val="00997E5E"/>
    <w:rsid w:val="009A007B"/>
    <w:rsid w:val="009A059A"/>
    <w:rsid w:val="009A05C0"/>
    <w:rsid w:val="009A089C"/>
    <w:rsid w:val="009A08BD"/>
    <w:rsid w:val="009A0B11"/>
    <w:rsid w:val="009A0C70"/>
    <w:rsid w:val="009A1553"/>
    <w:rsid w:val="009A169E"/>
    <w:rsid w:val="009A17ED"/>
    <w:rsid w:val="009A1C1E"/>
    <w:rsid w:val="009A1D89"/>
    <w:rsid w:val="009A224B"/>
    <w:rsid w:val="009A32DD"/>
    <w:rsid w:val="009A3E92"/>
    <w:rsid w:val="009A4162"/>
    <w:rsid w:val="009A41F1"/>
    <w:rsid w:val="009A4634"/>
    <w:rsid w:val="009A4657"/>
    <w:rsid w:val="009A4AAE"/>
    <w:rsid w:val="009A5216"/>
    <w:rsid w:val="009A5343"/>
    <w:rsid w:val="009A60D0"/>
    <w:rsid w:val="009A635D"/>
    <w:rsid w:val="009A6620"/>
    <w:rsid w:val="009A7197"/>
    <w:rsid w:val="009A75C5"/>
    <w:rsid w:val="009A7827"/>
    <w:rsid w:val="009A7852"/>
    <w:rsid w:val="009A7A4F"/>
    <w:rsid w:val="009A7C6D"/>
    <w:rsid w:val="009A7EEF"/>
    <w:rsid w:val="009B0382"/>
    <w:rsid w:val="009B0AE4"/>
    <w:rsid w:val="009B0D13"/>
    <w:rsid w:val="009B0DEB"/>
    <w:rsid w:val="009B0E06"/>
    <w:rsid w:val="009B0F52"/>
    <w:rsid w:val="009B119E"/>
    <w:rsid w:val="009B14DC"/>
    <w:rsid w:val="009B1684"/>
    <w:rsid w:val="009B173E"/>
    <w:rsid w:val="009B1B42"/>
    <w:rsid w:val="009B2489"/>
    <w:rsid w:val="009B25D5"/>
    <w:rsid w:val="009B2F5E"/>
    <w:rsid w:val="009B3C08"/>
    <w:rsid w:val="009B3CB1"/>
    <w:rsid w:val="009B3E6A"/>
    <w:rsid w:val="009B43FF"/>
    <w:rsid w:val="009B4977"/>
    <w:rsid w:val="009B499D"/>
    <w:rsid w:val="009B5090"/>
    <w:rsid w:val="009B5242"/>
    <w:rsid w:val="009B5372"/>
    <w:rsid w:val="009B550E"/>
    <w:rsid w:val="009B5D7A"/>
    <w:rsid w:val="009B643A"/>
    <w:rsid w:val="009B6FC2"/>
    <w:rsid w:val="009B7236"/>
    <w:rsid w:val="009B7290"/>
    <w:rsid w:val="009B7570"/>
    <w:rsid w:val="009B7881"/>
    <w:rsid w:val="009B78D0"/>
    <w:rsid w:val="009B7BEE"/>
    <w:rsid w:val="009C0D57"/>
    <w:rsid w:val="009C1533"/>
    <w:rsid w:val="009C17B5"/>
    <w:rsid w:val="009C17CA"/>
    <w:rsid w:val="009C1F1F"/>
    <w:rsid w:val="009C26DB"/>
    <w:rsid w:val="009C3316"/>
    <w:rsid w:val="009C337D"/>
    <w:rsid w:val="009C33DE"/>
    <w:rsid w:val="009C3ED2"/>
    <w:rsid w:val="009C4247"/>
    <w:rsid w:val="009C42C8"/>
    <w:rsid w:val="009C5752"/>
    <w:rsid w:val="009C57BE"/>
    <w:rsid w:val="009C5805"/>
    <w:rsid w:val="009C595B"/>
    <w:rsid w:val="009C59A5"/>
    <w:rsid w:val="009C5A34"/>
    <w:rsid w:val="009C5FA7"/>
    <w:rsid w:val="009C62A8"/>
    <w:rsid w:val="009C67AB"/>
    <w:rsid w:val="009C7319"/>
    <w:rsid w:val="009C76BF"/>
    <w:rsid w:val="009C78B4"/>
    <w:rsid w:val="009C7EE6"/>
    <w:rsid w:val="009D007B"/>
    <w:rsid w:val="009D0169"/>
    <w:rsid w:val="009D02CA"/>
    <w:rsid w:val="009D071A"/>
    <w:rsid w:val="009D07B4"/>
    <w:rsid w:val="009D0815"/>
    <w:rsid w:val="009D10F8"/>
    <w:rsid w:val="009D155E"/>
    <w:rsid w:val="009D20B5"/>
    <w:rsid w:val="009D2517"/>
    <w:rsid w:val="009D283C"/>
    <w:rsid w:val="009D2BC8"/>
    <w:rsid w:val="009D30B9"/>
    <w:rsid w:val="009D3115"/>
    <w:rsid w:val="009D400E"/>
    <w:rsid w:val="009D4127"/>
    <w:rsid w:val="009D480E"/>
    <w:rsid w:val="009D48B1"/>
    <w:rsid w:val="009D48DE"/>
    <w:rsid w:val="009D51BF"/>
    <w:rsid w:val="009D5951"/>
    <w:rsid w:val="009D59A7"/>
    <w:rsid w:val="009D5CCC"/>
    <w:rsid w:val="009D6508"/>
    <w:rsid w:val="009D6628"/>
    <w:rsid w:val="009D665E"/>
    <w:rsid w:val="009D6701"/>
    <w:rsid w:val="009D697E"/>
    <w:rsid w:val="009D6A26"/>
    <w:rsid w:val="009D706E"/>
    <w:rsid w:val="009D7E8E"/>
    <w:rsid w:val="009E01BB"/>
    <w:rsid w:val="009E04A1"/>
    <w:rsid w:val="009E0D10"/>
    <w:rsid w:val="009E0F47"/>
    <w:rsid w:val="009E1423"/>
    <w:rsid w:val="009E1750"/>
    <w:rsid w:val="009E1DC0"/>
    <w:rsid w:val="009E1E6D"/>
    <w:rsid w:val="009E26E5"/>
    <w:rsid w:val="009E283B"/>
    <w:rsid w:val="009E2B9C"/>
    <w:rsid w:val="009E2C3B"/>
    <w:rsid w:val="009E2DD3"/>
    <w:rsid w:val="009E2E73"/>
    <w:rsid w:val="009E3E4F"/>
    <w:rsid w:val="009E4076"/>
    <w:rsid w:val="009E4176"/>
    <w:rsid w:val="009E58D5"/>
    <w:rsid w:val="009E60B5"/>
    <w:rsid w:val="009E6198"/>
    <w:rsid w:val="009E6A31"/>
    <w:rsid w:val="009E70A3"/>
    <w:rsid w:val="009E78EF"/>
    <w:rsid w:val="009F08DD"/>
    <w:rsid w:val="009F139D"/>
    <w:rsid w:val="009F156D"/>
    <w:rsid w:val="009F1626"/>
    <w:rsid w:val="009F1764"/>
    <w:rsid w:val="009F1846"/>
    <w:rsid w:val="009F1984"/>
    <w:rsid w:val="009F2006"/>
    <w:rsid w:val="009F2036"/>
    <w:rsid w:val="009F2279"/>
    <w:rsid w:val="009F3238"/>
    <w:rsid w:val="009F33D8"/>
    <w:rsid w:val="009F36D0"/>
    <w:rsid w:val="009F3B5D"/>
    <w:rsid w:val="009F4444"/>
    <w:rsid w:val="009F4559"/>
    <w:rsid w:val="009F4BE3"/>
    <w:rsid w:val="009F4C34"/>
    <w:rsid w:val="009F5380"/>
    <w:rsid w:val="009F564C"/>
    <w:rsid w:val="009F565A"/>
    <w:rsid w:val="009F56A6"/>
    <w:rsid w:val="009F5BB3"/>
    <w:rsid w:val="009F5F34"/>
    <w:rsid w:val="009F64E9"/>
    <w:rsid w:val="009F6AA9"/>
    <w:rsid w:val="009F6B11"/>
    <w:rsid w:val="009F6D55"/>
    <w:rsid w:val="009F7088"/>
    <w:rsid w:val="009F72D3"/>
    <w:rsid w:val="009F7702"/>
    <w:rsid w:val="009F7BE7"/>
    <w:rsid w:val="00A002CF"/>
    <w:rsid w:val="00A00335"/>
    <w:rsid w:val="00A00570"/>
    <w:rsid w:val="00A0077A"/>
    <w:rsid w:val="00A00888"/>
    <w:rsid w:val="00A00C37"/>
    <w:rsid w:val="00A00E51"/>
    <w:rsid w:val="00A00ECE"/>
    <w:rsid w:val="00A00F7E"/>
    <w:rsid w:val="00A010EE"/>
    <w:rsid w:val="00A01788"/>
    <w:rsid w:val="00A0184A"/>
    <w:rsid w:val="00A019EF"/>
    <w:rsid w:val="00A01A52"/>
    <w:rsid w:val="00A01E2E"/>
    <w:rsid w:val="00A02131"/>
    <w:rsid w:val="00A022E2"/>
    <w:rsid w:val="00A0238F"/>
    <w:rsid w:val="00A02A2E"/>
    <w:rsid w:val="00A02A3F"/>
    <w:rsid w:val="00A02BF5"/>
    <w:rsid w:val="00A032A7"/>
    <w:rsid w:val="00A03648"/>
    <w:rsid w:val="00A03BC3"/>
    <w:rsid w:val="00A03D91"/>
    <w:rsid w:val="00A0463E"/>
    <w:rsid w:val="00A048CF"/>
    <w:rsid w:val="00A0498D"/>
    <w:rsid w:val="00A04C5F"/>
    <w:rsid w:val="00A05D5D"/>
    <w:rsid w:val="00A05DDC"/>
    <w:rsid w:val="00A0629D"/>
    <w:rsid w:val="00A064A3"/>
    <w:rsid w:val="00A06AA5"/>
    <w:rsid w:val="00A06C20"/>
    <w:rsid w:val="00A072E5"/>
    <w:rsid w:val="00A07F75"/>
    <w:rsid w:val="00A11152"/>
    <w:rsid w:val="00A11255"/>
    <w:rsid w:val="00A1197F"/>
    <w:rsid w:val="00A123A1"/>
    <w:rsid w:val="00A1248E"/>
    <w:rsid w:val="00A12777"/>
    <w:rsid w:val="00A12973"/>
    <w:rsid w:val="00A131F0"/>
    <w:rsid w:val="00A13E40"/>
    <w:rsid w:val="00A14B2F"/>
    <w:rsid w:val="00A14C7C"/>
    <w:rsid w:val="00A14E94"/>
    <w:rsid w:val="00A14EAE"/>
    <w:rsid w:val="00A15057"/>
    <w:rsid w:val="00A154AA"/>
    <w:rsid w:val="00A15712"/>
    <w:rsid w:val="00A1583C"/>
    <w:rsid w:val="00A15D29"/>
    <w:rsid w:val="00A1614B"/>
    <w:rsid w:val="00A16166"/>
    <w:rsid w:val="00A1636D"/>
    <w:rsid w:val="00A16B31"/>
    <w:rsid w:val="00A174D9"/>
    <w:rsid w:val="00A1778C"/>
    <w:rsid w:val="00A17C76"/>
    <w:rsid w:val="00A17CD1"/>
    <w:rsid w:val="00A2019D"/>
    <w:rsid w:val="00A204BA"/>
    <w:rsid w:val="00A208BC"/>
    <w:rsid w:val="00A20FDE"/>
    <w:rsid w:val="00A21104"/>
    <w:rsid w:val="00A2126F"/>
    <w:rsid w:val="00A21965"/>
    <w:rsid w:val="00A22A15"/>
    <w:rsid w:val="00A23073"/>
    <w:rsid w:val="00A233AF"/>
    <w:rsid w:val="00A23CC9"/>
    <w:rsid w:val="00A2436A"/>
    <w:rsid w:val="00A24B4B"/>
    <w:rsid w:val="00A24F84"/>
    <w:rsid w:val="00A25218"/>
    <w:rsid w:val="00A25456"/>
    <w:rsid w:val="00A25658"/>
    <w:rsid w:val="00A25AB7"/>
    <w:rsid w:val="00A25C66"/>
    <w:rsid w:val="00A2609A"/>
    <w:rsid w:val="00A262BD"/>
    <w:rsid w:val="00A264CE"/>
    <w:rsid w:val="00A266AD"/>
    <w:rsid w:val="00A2683A"/>
    <w:rsid w:val="00A268B5"/>
    <w:rsid w:val="00A26942"/>
    <w:rsid w:val="00A26D3B"/>
    <w:rsid w:val="00A26D83"/>
    <w:rsid w:val="00A27080"/>
    <w:rsid w:val="00A27488"/>
    <w:rsid w:val="00A27B11"/>
    <w:rsid w:val="00A27F06"/>
    <w:rsid w:val="00A30064"/>
    <w:rsid w:val="00A30169"/>
    <w:rsid w:val="00A301D9"/>
    <w:rsid w:val="00A30897"/>
    <w:rsid w:val="00A30A3D"/>
    <w:rsid w:val="00A30C51"/>
    <w:rsid w:val="00A316FE"/>
    <w:rsid w:val="00A31A89"/>
    <w:rsid w:val="00A31AAF"/>
    <w:rsid w:val="00A31B4F"/>
    <w:rsid w:val="00A3205D"/>
    <w:rsid w:val="00A32320"/>
    <w:rsid w:val="00A33183"/>
    <w:rsid w:val="00A33271"/>
    <w:rsid w:val="00A3338E"/>
    <w:rsid w:val="00A33532"/>
    <w:rsid w:val="00A339EE"/>
    <w:rsid w:val="00A33B14"/>
    <w:rsid w:val="00A33CD7"/>
    <w:rsid w:val="00A34093"/>
    <w:rsid w:val="00A34A20"/>
    <w:rsid w:val="00A34BC3"/>
    <w:rsid w:val="00A35E87"/>
    <w:rsid w:val="00A36BDD"/>
    <w:rsid w:val="00A3701E"/>
    <w:rsid w:val="00A3799B"/>
    <w:rsid w:val="00A37FB4"/>
    <w:rsid w:val="00A40385"/>
    <w:rsid w:val="00A40662"/>
    <w:rsid w:val="00A41150"/>
    <w:rsid w:val="00A41370"/>
    <w:rsid w:val="00A41C4F"/>
    <w:rsid w:val="00A41DDB"/>
    <w:rsid w:val="00A41DED"/>
    <w:rsid w:val="00A42869"/>
    <w:rsid w:val="00A42AE2"/>
    <w:rsid w:val="00A42BBC"/>
    <w:rsid w:val="00A42BD8"/>
    <w:rsid w:val="00A431B4"/>
    <w:rsid w:val="00A432D1"/>
    <w:rsid w:val="00A43A97"/>
    <w:rsid w:val="00A43D46"/>
    <w:rsid w:val="00A4448C"/>
    <w:rsid w:val="00A445CD"/>
    <w:rsid w:val="00A4464E"/>
    <w:rsid w:val="00A448FC"/>
    <w:rsid w:val="00A44CAC"/>
    <w:rsid w:val="00A44F4D"/>
    <w:rsid w:val="00A4500F"/>
    <w:rsid w:val="00A45578"/>
    <w:rsid w:val="00A45581"/>
    <w:rsid w:val="00A45658"/>
    <w:rsid w:val="00A45966"/>
    <w:rsid w:val="00A45B62"/>
    <w:rsid w:val="00A46330"/>
    <w:rsid w:val="00A46532"/>
    <w:rsid w:val="00A466CF"/>
    <w:rsid w:val="00A469E9"/>
    <w:rsid w:val="00A46A8A"/>
    <w:rsid w:val="00A46B47"/>
    <w:rsid w:val="00A46F92"/>
    <w:rsid w:val="00A47124"/>
    <w:rsid w:val="00A475BA"/>
    <w:rsid w:val="00A47CC4"/>
    <w:rsid w:val="00A50807"/>
    <w:rsid w:val="00A50E68"/>
    <w:rsid w:val="00A51022"/>
    <w:rsid w:val="00A519D0"/>
    <w:rsid w:val="00A51B25"/>
    <w:rsid w:val="00A51E74"/>
    <w:rsid w:val="00A52019"/>
    <w:rsid w:val="00A520DB"/>
    <w:rsid w:val="00A52218"/>
    <w:rsid w:val="00A522AD"/>
    <w:rsid w:val="00A527F0"/>
    <w:rsid w:val="00A52AED"/>
    <w:rsid w:val="00A52C6C"/>
    <w:rsid w:val="00A52D10"/>
    <w:rsid w:val="00A530B7"/>
    <w:rsid w:val="00A53C3A"/>
    <w:rsid w:val="00A53CCA"/>
    <w:rsid w:val="00A5431F"/>
    <w:rsid w:val="00A549E7"/>
    <w:rsid w:val="00A549FE"/>
    <w:rsid w:val="00A54AEA"/>
    <w:rsid w:val="00A54B5D"/>
    <w:rsid w:val="00A551E2"/>
    <w:rsid w:val="00A55338"/>
    <w:rsid w:val="00A55A39"/>
    <w:rsid w:val="00A55B06"/>
    <w:rsid w:val="00A56085"/>
    <w:rsid w:val="00A562E0"/>
    <w:rsid w:val="00A5684C"/>
    <w:rsid w:val="00A56AC6"/>
    <w:rsid w:val="00A570EC"/>
    <w:rsid w:val="00A5754B"/>
    <w:rsid w:val="00A57554"/>
    <w:rsid w:val="00A57797"/>
    <w:rsid w:val="00A57AF2"/>
    <w:rsid w:val="00A57B8C"/>
    <w:rsid w:val="00A57CA1"/>
    <w:rsid w:val="00A60B1C"/>
    <w:rsid w:val="00A60C70"/>
    <w:rsid w:val="00A60CD1"/>
    <w:rsid w:val="00A60FDE"/>
    <w:rsid w:val="00A6129A"/>
    <w:rsid w:val="00A61656"/>
    <w:rsid w:val="00A619C0"/>
    <w:rsid w:val="00A61A50"/>
    <w:rsid w:val="00A61BD7"/>
    <w:rsid w:val="00A61C68"/>
    <w:rsid w:val="00A61E72"/>
    <w:rsid w:val="00A61F48"/>
    <w:rsid w:val="00A61FF0"/>
    <w:rsid w:val="00A6247B"/>
    <w:rsid w:val="00A62FD1"/>
    <w:rsid w:val="00A63BBE"/>
    <w:rsid w:val="00A64BEA"/>
    <w:rsid w:val="00A64C36"/>
    <w:rsid w:val="00A64F04"/>
    <w:rsid w:val="00A64F8C"/>
    <w:rsid w:val="00A662F9"/>
    <w:rsid w:val="00A6658B"/>
    <w:rsid w:val="00A66C03"/>
    <w:rsid w:val="00A674DE"/>
    <w:rsid w:val="00A678EF"/>
    <w:rsid w:val="00A67AF1"/>
    <w:rsid w:val="00A67BBF"/>
    <w:rsid w:val="00A70754"/>
    <w:rsid w:val="00A70840"/>
    <w:rsid w:val="00A708DC"/>
    <w:rsid w:val="00A70DBF"/>
    <w:rsid w:val="00A70DE0"/>
    <w:rsid w:val="00A71077"/>
    <w:rsid w:val="00A71627"/>
    <w:rsid w:val="00A7178E"/>
    <w:rsid w:val="00A71899"/>
    <w:rsid w:val="00A71AB5"/>
    <w:rsid w:val="00A71F18"/>
    <w:rsid w:val="00A72532"/>
    <w:rsid w:val="00A7310C"/>
    <w:rsid w:val="00A731AF"/>
    <w:rsid w:val="00A73C60"/>
    <w:rsid w:val="00A73D63"/>
    <w:rsid w:val="00A73F41"/>
    <w:rsid w:val="00A7417F"/>
    <w:rsid w:val="00A74B36"/>
    <w:rsid w:val="00A74D19"/>
    <w:rsid w:val="00A74E77"/>
    <w:rsid w:val="00A755CE"/>
    <w:rsid w:val="00A758A9"/>
    <w:rsid w:val="00A759B9"/>
    <w:rsid w:val="00A75A07"/>
    <w:rsid w:val="00A75A46"/>
    <w:rsid w:val="00A76530"/>
    <w:rsid w:val="00A77534"/>
    <w:rsid w:val="00A779BB"/>
    <w:rsid w:val="00A80056"/>
    <w:rsid w:val="00A809D2"/>
    <w:rsid w:val="00A81142"/>
    <w:rsid w:val="00A811E7"/>
    <w:rsid w:val="00A817E6"/>
    <w:rsid w:val="00A82A5B"/>
    <w:rsid w:val="00A8320C"/>
    <w:rsid w:val="00A83447"/>
    <w:rsid w:val="00A83E80"/>
    <w:rsid w:val="00A83EDE"/>
    <w:rsid w:val="00A84698"/>
    <w:rsid w:val="00A846AA"/>
    <w:rsid w:val="00A8489A"/>
    <w:rsid w:val="00A84DF5"/>
    <w:rsid w:val="00A85326"/>
    <w:rsid w:val="00A85A16"/>
    <w:rsid w:val="00A865F8"/>
    <w:rsid w:val="00A86789"/>
    <w:rsid w:val="00A871E8"/>
    <w:rsid w:val="00A90534"/>
    <w:rsid w:val="00A90A77"/>
    <w:rsid w:val="00A914EA"/>
    <w:rsid w:val="00A91D34"/>
    <w:rsid w:val="00A9278B"/>
    <w:rsid w:val="00A9347D"/>
    <w:rsid w:val="00A948A7"/>
    <w:rsid w:val="00A94A56"/>
    <w:rsid w:val="00A94AF3"/>
    <w:rsid w:val="00A96098"/>
    <w:rsid w:val="00A9621C"/>
    <w:rsid w:val="00A9681B"/>
    <w:rsid w:val="00A96D02"/>
    <w:rsid w:val="00A97080"/>
    <w:rsid w:val="00A97F77"/>
    <w:rsid w:val="00AA0765"/>
    <w:rsid w:val="00AA0B60"/>
    <w:rsid w:val="00AA1164"/>
    <w:rsid w:val="00AA17B4"/>
    <w:rsid w:val="00AA19C5"/>
    <w:rsid w:val="00AA1AB4"/>
    <w:rsid w:val="00AA2053"/>
    <w:rsid w:val="00AA2D03"/>
    <w:rsid w:val="00AA329B"/>
    <w:rsid w:val="00AA3525"/>
    <w:rsid w:val="00AA39A8"/>
    <w:rsid w:val="00AA3B5C"/>
    <w:rsid w:val="00AA4151"/>
    <w:rsid w:val="00AA4628"/>
    <w:rsid w:val="00AA4A26"/>
    <w:rsid w:val="00AA501D"/>
    <w:rsid w:val="00AA5024"/>
    <w:rsid w:val="00AA56F7"/>
    <w:rsid w:val="00AA6F42"/>
    <w:rsid w:val="00AA7056"/>
    <w:rsid w:val="00AB0569"/>
    <w:rsid w:val="00AB07C2"/>
    <w:rsid w:val="00AB090F"/>
    <w:rsid w:val="00AB0AC7"/>
    <w:rsid w:val="00AB0BCF"/>
    <w:rsid w:val="00AB0D63"/>
    <w:rsid w:val="00AB1A98"/>
    <w:rsid w:val="00AB1CDF"/>
    <w:rsid w:val="00AB1D7D"/>
    <w:rsid w:val="00AB1EC0"/>
    <w:rsid w:val="00AB2A1E"/>
    <w:rsid w:val="00AB2D6D"/>
    <w:rsid w:val="00AB338E"/>
    <w:rsid w:val="00AB3843"/>
    <w:rsid w:val="00AB3C19"/>
    <w:rsid w:val="00AB3E95"/>
    <w:rsid w:val="00AB4086"/>
    <w:rsid w:val="00AB46B6"/>
    <w:rsid w:val="00AB46F3"/>
    <w:rsid w:val="00AB49E7"/>
    <w:rsid w:val="00AB4C90"/>
    <w:rsid w:val="00AB5736"/>
    <w:rsid w:val="00AB6147"/>
    <w:rsid w:val="00AB6464"/>
    <w:rsid w:val="00AB6AC9"/>
    <w:rsid w:val="00AB7196"/>
    <w:rsid w:val="00AB727C"/>
    <w:rsid w:val="00AB75E2"/>
    <w:rsid w:val="00AB7865"/>
    <w:rsid w:val="00AB798F"/>
    <w:rsid w:val="00AB7C3B"/>
    <w:rsid w:val="00AB7FDB"/>
    <w:rsid w:val="00AC000B"/>
    <w:rsid w:val="00AC0068"/>
    <w:rsid w:val="00AC023B"/>
    <w:rsid w:val="00AC0481"/>
    <w:rsid w:val="00AC0537"/>
    <w:rsid w:val="00AC055A"/>
    <w:rsid w:val="00AC14D5"/>
    <w:rsid w:val="00AC16BF"/>
    <w:rsid w:val="00AC1C8D"/>
    <w:rsid w:val="00AC1FAD"/>
    <w:rsid w:val="00AC2358"/>
    <w:rsid w:val="00AC24A1"/>
    <w:rsid w:val="00AC27A7"/>
    <w:rsid w:val="00AC294F"/>
    <w:rsid w:val="00AC2B31"/>
    <w:rsid w:val="00AC2D53"/>
    <w:rsid w:val="00AC379E"/>
    <w:rsid w:val="00AC38D5"/>
    <w:rsid w:val="00AC39A0"/>
    <w:rsid w:val="00AC4328"/>
    <w:rsid w:val="00AC4640"/>
    <w:rsid w:val="00AC480E"/>
    <w:rsid w:val="00AC4944"/>
    <w:rsid w:val="00AC49EA"/>
    <w:rsid w:val="00AC49F6"/>
    <w:rsid w:val="00AC4C8B"/>
    <w:rsid w:val="00AC4CD8"/>
    <w:rsid w:val="00AC4F82"/>
    <w:rsid w:val="00AC52E9"/>
    <w:rsid w:val="00AC5410"/>
    <w:rsid w:val="00AC5411"/>
    <w:rsid w:val="00AC5926"/>
    <w:rsid w:val="00AC6217"/>
    <w:rsid w:val="00AC65AB"/>
    <w:rsid w:val="00AC698C"/>
    <w:rsid w:val="00AC702D"/>
    <w:rsid w:val="00AC754D"/>
    <w:rsid w:val="00AC7E0D"/>
    <w:rsid w:val="00AD0265"/>
    <w:rsid w:val="00AD031C"/>
    <w:rsid w:val="00AD0963"/>
    <w:rsid w:val="00AD1117"/>
    <w:rsid w:val="00AD126F"/>
    <w:rsid w:val="00AD1AF3"/>
    <w:rsid w:val="00AD1CEA"/>
    <w:rsid w:val="00AD1E0A"/>
    <w:rsid w:val="00AD261E"/>
    <w:rsid w:val="00AD289D"/>
    <w:rsid w:val="00AD2E16"/>
    <w:rsid w:val="00AD3018"/>
    <w:rsid w:val="00AD36E2"/>
    <w:rsid w:val="00AD377D"/>
    <w:rsid w:val="00AD37F6"/>
    <w:rsid w:val="00AD3980"/>
    <w:rsid w:val="00AD41FA"/>
    <w:rsid w:val="00AD4309"/>
    <w:rsid w:val="00AD4A14"/>
    <w:rsid w:val="00AD4F1D"/>
    <w:rsid w:val="00AD4F78"/>
    <w:rsid w:val="00AD51EC"/>
    <w:rsid w:val="00AD52E8"/>
    <w:rsid w:val="00AD53B7"/>
    <w:rsid w:val="00AD5484"/>
    <w:rsid w:val="00AD5868"/>
    <w:rsid w:val="00AD66CC"/>
    <w:rsid w:val="00AD68F7"/>
    <w:rsid w:val="00AE01ED"/>
    <w:rsid w:val="00AE0588"/>
    <w:rsid w:val="00AE062C"/>
    <w:rsid w:val="00AE0D99"/>
    <w:rsid w:val="00AE0D9F"/>
    <w:rsid w:val="00AE0F1A"/>
    <w:rsid w:val="00AE178C"/>
    <w:rsid w:val="00AE20CB"/>
    <w:rsid w:val="00AE258F"/>
    <w:rsid w:val="00AE2EF9"/>
    <w:rsid w:val="00AE3127"/>
    <w:rsid w:val="00AE3EFF"/>
    <w:rsid w:val="00AE43A1"/>
    <w:rsid w:val="00AE4725"/>
    <w:rsid w:val="00AE49C3"/>
    <w:rsid w:val="00AE4A16"/>
    <w:rsid w:val="00AE5417"/>
    <w:rsid w:val="00AE5CA8"/>
    <w:rsid w:val="00AE6297"/>
    <w:rsid w:val="00AE6634"/>
    <w:rsid w:val="00AE7A46"/>
    <w:rsid w:val="00AE7B76"/>
    <w:rsid w:val="00AE7D2C"/>
    <w:rsid w:val="00AE7D5B"/>
    <w:rsid w:val="00AE7E74"/>
    <w:rsid w:val="00AF0090"/>
    <w:rsid w:val="00AF1180"/>
    <w:rsid w:val="00AF1930"/>
    <w:rsid w:val="00AF2106"/>
    <w:rsid w:val="00AF24DC"/>
    <w:rsid w:val="00AF2C41"/>
    <w:rsid w:val="00AF2E17"/>
    <w:rsid w:val="00AF3906"/>
    <w:rsid w:val="00AF3963"/>
    <w:rsid w:val="00AF3AA2"/>
    <w:rsid w:val="00AF4C3A"/>
    <w:rsid w:val="00AF4EED"/>
    <w:rsid w:val="00AF50A5"/>
    <w:rsid w:val="00AF605B"/>
    <w:rsid w:val="00AF61BC"/>
    <w:rsid w:val="00AF61F8"/>
    <w:rsid w:val="00AF63F8"/>
    <w:rsid w:val="00AF6892"/>
    <w:rsid w:val="00AF69D1"/>
    <w:rsid w:val="00AF70E8"/>
    <w:rsid w:val="00AF725A"/>
    <w:rsid w:val="00AF726F"/>
    <w:rsid w:val="00AF72AF"/>
    <w:rsid w:val="00AF7688"/>
    <w:rsid w:val="00AF77A9"/>
    <w:rsid w:val="00AF77F7"/>
    <w:rsid w:val="00AF7B04"/>
    <w:rsid w:val="00AF7CE2"/>
    <w:rsid w:val="00AF7E5A"/>
    <w:rsid w:val="00AF7F09"/>
    <w:rsid w:val="00B00493"/>
    <w:rsid w:val="00B00E48"/>
    <w:rsid w:val="00B0146D"/>
    <w:rsid w:val="00B01BA0"/>
    <w:rsid w:val="00B01D23"/>
    <w:rsid w:val="00B01E87"/>
    <w:rsid w:val="00B02537"/>
    <w:rsid w:val="00B026B5"/>
    <w:rsid w:val="00B02862"/>
    <w:rsid w:val="00B03A27"/>
    <w:rsid w:val="00B0440B"/>
    <w:rsid w:val="00B04472"/>
    <w:rsid w:val="00B050D4"/>
    <w:rsid w:val="00B05156"/>
    <w:rsid w:val="00B0517F"/>
    <w:rsid w:val="00B05495"/>
    <w:rsid w:val="00B05A17"/>
    <w:rsid w:val="00B05AD3"/>
    <w:rsid w:val="00B062C4"/>
    <w:rsid w:val="00B06964"/>
    <w:rsid w:val="00B0752F"/>
    <w:rsid w:val="00B07937"/>
    <w:rsid w:val="00B07A28"/>
    <w:rsid w:val="00B07DA8"/>
    <w:rsid w:val="00B07E10"/>
    <w:rsid w:val="00B10060"/>
    <w:rsid w:val="00B10072"/>
    <w:rsid w:val="00B11764"/>
    <w:rsid w:val="00B117C0"/>
    <w:rsid w:val="00B11E8B"/>
    <w:rsid w:val="00B123B1"/>
    <w:rsid w:val="00B13336"/>
    <w:rsid w:val="00B135C2"/>
    <w:rsid w:val="00B13CD3"/>
    <w:rsid w:val="00B13F22"/>
    <w:rsid w:val="00B14B4A"/>
    <w:rsid w:val="00B14EA1"/>
    <w:rsid w:val="00B16103"/>
    <w:rsid w:val="00B161FE"/>
    <w:rsid w:val="00B16231"/>
    <w:rsid w:val="00B1633D"/>
    <w:rsid w:val="00B16D29"/>
    <w:rsid w:val="00B179AD"/>
    <w:rsid w:val="00B17BBE"/>
    <w:rsid w:val="00B17DAF"/>
    <w:rsid w:val="00B2010B"/>
    <w:rsid w:val="00B2025C"/>
    <w:rsid w:val="00B2096D"/>
    <w:rsid w:val="00B20A22"/>
    <w:rsid w:val="00B20B30"/>
    <w:rsid w:val="00B20D06"/>
    <w:rsid w:val="00B2186D"/>
    <w:rsid w:val="00B21BF8"/>
    <w:rsid w:val="00B21C85"/>
    <w:rsid w:val="00B22B06"/>
    <w:rsid w:val="00B22D16"/>
    <w:rsid w:val="00B22E25"/>
    <w:rsid w:val="00B234FF"/>
    <w:rsid w:val="00B2366B"/>
    <w:rsid w:val="00B23BDE"/>
    <w:rsid w:val="00B24718"/>
    <w:rsid w:val="00B249A2"/>
    <w:rsid w:val="00B24B8F"/>
    <w:rsid w:val="00B24C2F"/>
    <w:rsid w:val="00B24D09"/>
    <w:rsid w:val="00B256B5"/>
    <w:rsid w:val="00B25CA9"/>
    <w:rsid w:val="00B25CB5"/>
    <w:rsid w:val="00B25D77"/>
    <w:rsid w:val="00B25F8B"/>
    <w:rsid w:val="00B25F98"/>
    <w:rsid w:val="00B262E5"/>
    <w:rsid w:val="00B270FB"/>
    <w:rsid w:val="00B27237"/>
    <w:rsid w:val="00B27DB8"/>
    <w:rsid w:val="00B27F2A"/>
    <w:rsid w:val="00B30385"/>
    <w:rsid w:val="00B30DDA"/>
    <w:rsid w:val="00B3149F"/>
    <w:rsid w:val="00B31B83"/>
    <w:rsid w:val="00B320A6"/>
    <w:rsid w:val="00B32167"/>
    <w:rsid w:val="00B322FD"/>
    <w:rsid w:val="00B3281D"/>
    <w:rsid w:val="00B337E7"/>
    <w:rsid w:val="00B339DB"/>
    <w:rsid w:val="00B33B1B"/>
    <w:rsid w:val="00B34320"/>
    <w:rsid w:val="00B35ED4"/>
    <w:rsid w:val="00B3641C"/>
    <w:rsid w:val="00B36838"/>
    <w:rsid w:val="00B36A8D"/>
    <w:rsid w:val="00B36E2C"/>
    <w:rsid w:val="00B37131"/>
    <w:rsid w:val="00B3738C"/>
    <w:rsid w:val="00B40555"/>
    <w:rsid w:val="00B409F7"/>
    <w:rsid w:val="00B40D9C"/>
    <w:rsid w:val="00B40F0E"/>
    <w:rsid w:val="00B41108"/>
    <w:rsid w:val="00B412D6"/>
    <w:rsid w:val="00B413D8"/>
    <w:rsid w:val="00B41BFC"/>
    <w:rsid w:val="00B41CBB"/>
    <w:rsid w:val="00B42510"/>
    <w:rsid w:val="00B42B52"/>
    <w:rsid w:val="00B436CE"/>
    <w:rsid w:val="00B441A4"/>
    <w:rsid w:val="00B444EE"/>
    <w:rsid w:val="00B44C99"/>
    <w:rsid w:val="00B451AB"/>
    <w:rsid w:val="00B45413"/>
    <w:rsid w:val="00B45AA1"/>
    <w:rsid w:val="00B45ADE"/>
    <w:rsid w:val="00B45C49"/>
    <w:rsid w:val="00B45C4C"/>
    <w:rsid w:val="00B45D47"/>
    <w:rsid w:val="00B45F6D"/>
    <w:rsid w:val="00B46775"/>
    <w:rsid w:val="00B467A0"/>
    <w:rsid w:val="00B4695C"/>
    <w:rsid w:val="00B46F47"/>
    <w:rsid w:val="00B46F9D"/>
    <w:rsid w:val="00B47224"/>
    <w:rsid w:val="00B47E94"/>
    <w:rsid w:val="00B50134"/>
    <w:rsid w:val="00B50644"/>
    <w:rsid w:val="00B50F52"/>
    <w:rsid w:val="00B51537"/>
    <w:rsid w:val="00B515A6"/>
    <w:rsid w:val="00B51714"/>
    <w:rsid w:val="00B5205E"/>
    <w:rsid w:val="00B53C6C"/>
    <w:rsid w:val="00B54051"/>
    <w:rsid w:val="00B5496F"/>
    <w:rsid w:val="00B54A0A"/>
    <w:rsid w:val="00B54BC4"/>
    <w:rsid w:val="00B5561F"/>
    <w:rsid w:val="00B5586E"/>
    <w:rsid w:val="00B563AD"/>
    <w:rsid w:val="00B56D56"/>
    <w:rsid w:val="00B56DAB"/>
    <w:rsid w:val="00B60B57"/>
    <w:rsid w:val="00B61069"/>
    <w:rsid w:val="00B61088"/>
    <w:rsid w:val="00B61399"/>
    <w:rsid w:val="00B61705"/>
    <w:rsid w:val="00B617FA"/>
    <w:rsid w:val="00B62AA4"/>
    <w:rsid w:val="00B63188"/>
    <w:rsid w:val="00B63818"/>
    <w:rsid w:val="00B63A6D"/>
    <w:rsid w:val="00B63D1C"/>
    <w:rsid w:val="00B63D34"/>
    <w:rsid w:val="00B640A2"/>
    <w:rsid w:val="00B64497"/>
    <w:rsid w:val="00B64678"/>
    <w:rsid w:val="00B64D15"/>
    <w:rsid w:val="00B650FF"/>
    <w:rsid w:val="00B65471"/>
    <w:rsid w:val="00B65526"/>
    <w:rsid w:val="00B65976"/>
    <w:rsid w:val="00B65CE3"/>
    <w:rsid w:val="00B65CFE"/>
    <w:rsid w:val="00B6646B"/>
    <w:rsid w:val="00B66840"/>
    <w:rsid w:val="00B669F4"/>
    <w:rsid w:val="00B66A39"/>
    <w:rsid w:val="00B670FF"/>
    <w:rsid w:val="00B673EF"/>
    <w:rsid w:val="00B6785B"/>
    <w:rsid w:val="00B67BCB"/>
    <w:rsid w:val="00B67C42"/>
    <w:rsid w:val="00B67F18"/>
    <w:rsid w:val="00B67F70"/>
    <w:rsid w:val="00B70640"/>
    <w:rsid w:val="00B70D54"/>
    <w:rsid w:val="00B712B6"/>
    <w:rsid w:val="00B71C08"/>
    <w:rsid w:val="00B71C38"/>
    <w:rsid w:val="00B72710"/>
    <w:rsid w:val="00B72BC0"/>
    <w:rsid w:val="00B72BC5"/>
    <w:rsid w:val="00B72E60"/>
    <w:rsid w:val="00B7341A"/>
    <w:rsid w:val="00B7365E"/>
    <w:rsid w:val="00B74301"/>
    <w:rsid w:val="00B748D1"/>
    <w:rsid w:val="00B7492F"/>
    <w:rsid w:val="00B74D36"/>
    <w:rsid w:val="00B74F9F"/>
    <w:rsid w:val="00B75057"/>
    <w:rsid w:val="00B75E57"/>
    <w:rsid w:val="00B7678E"/>
    <w:rsid w:val="00B76D2F"/>
    <w:rsid w:val="00B76D50"/>
    <w:rsid w:val="00B776E5"/>
    <w:rsid w:val="00B77A64"/>
    <w:rsid w:val="00B77A88"/>
    <w:rsid w:val="00B80E37"/>
    <w:rsid w:val="00B817C0"/>
    <w:rsid w:val="00B81B1F"/>
    <w:rsid w:val="00B81C0F"/>
    <w:rsid w:val="00B81DEA"/>
    <w:rsid w:val="00B821E4"/>
    <w:rsid w:val="00B82A6D"/>
    <w:rsid w:val="00B82D00"/>
    <w:rsid w:val="00B83143"/>
    <w:rsid w:val="00B83B24"/>
    <w:rsid w:val="00B841A2"/>
    <w:rsid w:val="00B84B5E"/>
    <w:rsid w:val="00B84CF6"/>
    <w:rsid w:val="00B84FA2"/>
    <w:rsid w:val="00B85098"/>
    <w:rsid w:val="00B852A0"/>
    <w:rsid w:val="00B85398"/>
    <w:rsid w:val="00B8541E"/>
    <w:rsid w:val="00B8563F"/>
    <w:rsid w:val="00B8574C"/>
    <w:rsid w:val="00B857C2"/>
    <w:rsid w:val="00B85881"/>
    <w:rsid w:val="00B85B5D"/>
    <w:rsid w:val="00B85F49"/>
    <w:rsid w:val="00B86086"/>
    <w:rsid w:val="00B864BE"/>
    <w:rsid w:val="00B868C2"/>
    <w:rsid w:val="00B86A7A"/>
    <w:rsid w:val="00B86CC2"/>
    <w:rsid w:val="00B87E16"/>
    <w:rsid w:val="00B901A8"/>
    <w:rsid w:val="00B908CF"/>
    <w:rsid w:val="00B90F6A"/>
    <w:rsid w:val="00B91277"/>
    <w:rsid w:val="00B919E1"/>
    <w:rsid w:val="00B92198"/>
    <w:rsid w:val="00B921D9"/>
    <w:rsid w:val="00B923FF"/>
    <w:rsid w:val="00B926C5"/>
    <w:rsid w:val="00B927C5"/>
    <w:rsid w:val="00B92FC7"/>
    <w:rsid w:val="00B93355"/>
    <w:rsid w:val="00B935CB"/>
    <w:rsid w:val="00B93BF8"/>
    <w:rsid w:val="00B93D24"/>
    <w:rsid w:val="00B93D43"/>
    <w:rsid w:val="00B94171"/>
    <w:rsid w:val="00B94209"/>
    <w:rsid w:val="00B9571B"/>
    <w:rsid w:val="00B95AEB"/>
    <w:rsid w:val="00B960C5"/>
    <w:rsid w:val="00B9611F"/>
    <w:rsid w:val="00B961C8"/>
    <w:rsid w:val="00B9715E"/>
    <w:rsid w:val="00B97411"/>
    <w:rsid w:val="00B9783B"/>
    <w:rsid w:val="00B97892"/>
    <w:rsid w:val="00BA05B9"/>
    <w:rsid w:val="00BA06F6"/>
    <w:rsid w:val="00BA07E8"/>
    <w:rsid w:val="00BA08A2"/>
    <w:rsid w:val="00BA097A"/>
    <w:rsid w:val="00BA0ECE"/>
    <w:rsid w:val="00BA110D"/>
    <w:rsid w:val="00BA1159"/>
    <w:rsid w:val="00BA130A"/>
    <w:rsid w:val="00BA13EE"/>
    <w:rsid w:val="00BA1563"/>
    <w:rsid w:val="00BA17D8"/>
    <w:rsid w:val="00BA18DB"/>
    <w:rsid w:val="00BA27C6"/>
    <w:rsid w:val="00BA3078"/>
    <w:rsid w:val="00BA3717"/>
    <w:rsid w:val="00BA37BE"/>
    <w:rsid w:val="00BA3A56"/>
    <w:rsid w:val="00BA3B95"/>
    <w:rsid w:val="00BA422D"/>
    <w:rsid w:val="00BA4360"/>
    <w:rsid w:val="00BA45DC"/>
    <w:rsid w:val="00BA4BEB"/>
    <w:rsid w:val="00BA4E49"/>
    <w:rsid w:val="00BA56BC"/>
    <w:rsid w:val="00BA5DCA"/>
    <w:rsid w:val="00BA6261"/>
    <w:rsid w:val="00BA6A71"/>
    <w:rsid w:val="00BA6B05"/>
    <w:rsid w:val="00BA7730"/>
    <w:rsid w:val="00BA7D36"/>
    <w:rsid w:val="00BB002C"/>
    <w:rsid w:val="00BB02D8"/>
    <w:rsid w:val="00BB0632"/>
    <w:rsid w:val="00BB07A4"/>
    <w:rsid w:val="00BB084A"/>
    <w:rsid w:val="00BB13FB"/>
    <w:rsid w:val="00BB1BA2"/>
    <w:rsid w:val="00BB1CE8"/>
    <w:rsid w:val="00BB268E"/>
    <w:rsid w:val="00BB272E"/>
    <w:rsid w:val="00BB2FF6"/>
    <w:rsid w:val="00BB303F"/>
    <w:rsid w:val="00BB30CE"/>
    <w:rsid w:val="00BB30D2"/>
    <w:rsid w:val="00BB315A"/>
    <w:rsid w:val="00BB38F4"/>
    <w:rsid w:val="00BB4D63"/>
    <w:rsid w:val="00BB5151"/>
    <w:rsid w:val="00BB56EC"/>
    <w:rsid w:val="00BB5D02"/>
    <w:rsid w:val="00BB5F7F"/>
    <w:rsid w:val="00BB6048"/>
    <w:rsid w:val="00BB6396"/>
    <w:rsid w:val="00BB6727"/>
    <w:rsid w:val="00BB6BCF"/>
    <w:rsid w:val="00BB6EA4"/>
    <w:rsid w:val="00BB751E"/>
    <w:rsid w:val="00BB78AD"/>
    <w:rsid w:val="00BC00B9"/>
    <w:rsid w:val="00BC01CB"/>
    <w:rsid w:val="00BC020E"/>
    <w:rsid w:val="00BC02B0"/>
    <w:rsid w:val="00BC0442"/>
    <w:rsid w:val="00BC0A6D"/>
    <w:rsid w:val="00BC139B"/>
    <w:rsid w:val="00BC1493"/>
    <w:rsid w:val="00BC1BA5"/>
    <w:rsid w:val="00BC2AEC"/>
    <w:rsid w:val="00BC2F53"/>
    <w:rsid w:val="00BC34DF"/>
    <w:rsid w:val="00BC3997"/>
    <w:rsid w:val="00BC3AF6"/>
    <w:rsid w:val="00BC3E8A"/>
    <w:rsid w:val="00BC41B2"/>
    <w:rsid w:val="00BC48A4"/>
    <w:rsid w:val="00BC4C71"/>
    <w:rsid w:val="00BC51AF"/>
    <w:rsid w:val="00BC56D8"/>
    <w:rsid w:val="00BC5BBD"/>
    <w:rsid w:val="00BC5EEA"/>
    <w:rsid w:val="00BC5F86"/>
    <w:rsid w:val="00BC648C"/>
    <w:rsid w:val="00BC65BE"/>
    <w:rsid w:val="00BC66A9"/>
    <w:rsid w:val="00BC6ED9"/>
    <w:rsid w:val="00BC7141"/>
    <w:rsid w:val="00BC7441"/>
    <w:rsid w:val="00BC75E1"/>
    <w:rsid w:val="00BC7672"/>
    <w:rsid w:val="00BC7929"/>
    <w:rsid w:val="00BD067D"/>
    <w:rsid w:val="00BD1424"/>
    <w:rsid w:val="00BD1EA8"/>
    <w:rsid w:val="00BD1F8B"/>
    <w:rsid w:val="00BD242D"/>
    <w:rsid w:val="00BD29A7"/>
    <w:rsid w:val="00BD3548"/>
    <w:rsid w:val="00BD3C19"/>
    <w:rsid w:val="00BD3DCB"/>
    <w:rsid w:val="00BD4330"/>
    <w:rsid w:val="00BD44C1"/>
    <w:rsid w:val="00BD4BED"/>
    <w:rsid w:val="00BD4D2A"/>
    <w:rsid w:val="00BD55AA"/>
    <w:rsid w:val="00BD5D71"/>
    <w:rsid w:val="00BD5F9F"/>
    <w:rsid w:val="00BD60EB"/>
    <w:rsid w:val="00BD65D9"/>
    <w:rsid w:val="00BD670B"/>
    <w:rsid w:val="00BD6AF3"/>
    <w:rsid w:val="00BD752F"/>
    <w:rsid w:val="00BD775F"/>
    <w:rsid w:val="00BD7B58"/>
    <w:rsid w:val="00BD7C85"/>
    <w:rsid w:val="00BE0009"/>
    <w:rsid w:val="00BE05B2"/>
    <w:rsid w:val="00BE0AFC"/>
    <w:rsid w:val="00BE11A2"/>
    <w:rsid w:val="00BE12C4"/>
    <w:rsid w:val="00BE15EC"/>
    <w:rsid w:val="00BE1CC2"/>
    <w:rsid w:val="00BE1DEE"/>
    <w:rsid w:val="00BE1E1E"/>
    <w:rsid w:val="00BE20C1"/>
    <w:rsid w:val="00BE22DB"/>
    <w:rsid w:val="00BE22EE"/>
    <w:rsid w:val="00BE259A"/>
    <w:rsid w:val="00BE2FDF"/>
    <w:rsid w:val="00BE3459"/>
    <w:rsid w:val="00BE3BAD"/>
    <w:rsid w:val="00BE3C1B"/>
    <w:rsid w:val="00BE3CAE"/>
    <w:rsid w:val="00BE3D57"/>
    <w:rsid w:val="00BE402D"/>
    <w:rsid w:val="00BE47AA"/>
    <w:rsid w:val="00BE4AB4"/>
    <w:rsid w:val="00BE4CCE"/>
    <w:rsid w:val="00BE5238"/>
    <w:rsid w:val="00BE5365"/>
    <w:rsid w:val="00BE5762"/>
    <w:rsid w:val="00BE5AA1"/>
    <w:rsid w:val="00BE6616"/>
    <w:rsid w:val="00BE6B8F"/>
    <w:rsid w:val="00BE6DA3"/>
    <w:rsid w:val="00BE7539"/>
    <w:rsid w:val="00BE7D71"/>
    <w:rsid w:val="00BE7D96"/>
    <w:rsid w:val="00BE7E5A"/>
    <w:rsid w:val="00BF0793"/>
    <w:rsid w:val="00BF0BEA"/>
    <w:rsid w:val="00BF0EF0"/>
    <w:rsid w:val="00BF159A"/>
    <w:rsid w:val="00BF15DC"/>
    <w:rsid w:val="00BF1A36"/>
    <w:rsid w:val="00BF1C4F"/>
    <w:rsid w:val="00BF2322"/>
    <w:rsid w:val="00BF2D1F"/>
    <w:rsid w:val="00BF2F33"/>
    <w:rsid w:val="00BF2FE1"/>
    <w:rsid w:val="00BF316F"/>
    <w:rsid w:val="00BF3EB5"/>
    <w:rsid w:val="00BF3F4F"/>
    <w:rsid w:val="00BF40F0"/>
    <w:rsid w:val="00BF4DCB"/>
    <w:rsid w:val="00BF5270"/>
    <w:rsid w:val="00BF558A"/>
    <w:rsid w:val="00BF6783"/>
    <w:rsid w:val="00BF6E53"/>
    <w:rsid w:val="00BF6ECB"/>
    <w:rsid w:val="00BF72DB"/>
    <w:rsid w:val="00BF76D4"/>
    <w:rsid w:val="00BF79DB"/>
    <w:rsid w:val="00BF7D3B"/>
    <w:rsid w:val="00C00068"/>
    <w:rsid w:val="00C0009A"/>
    <w:rsid w:val="00C0021B"/>
    <w:rsid w:val="00C003C5"/>
    <w:rsid w:val="00C0047C"/>
    <w:rsid w:val="00C004B0"/>
    <w:rsid w:val="00C00EA5"/>
    <w:rsid w:val="00C0133F"/>
    <w:rsid w:val="00C01797"/>
    <w:rsid w:val="00C01ACF"/>
    <w:rsid w:val="00C01BA4"/>
    <w:rsid w:val="00C01C0E"/>
    <w:rsid w:val="00C01D95"/>
    <w:rsid w:val="00C01E3E"/>
    <w:rsid w:val="00C02AA6"/>
    <w:rsid w:val="00C032F1"/>
    <w:rsid w:val="00C038E7"/>
    <w:rsid w:val="00C03B69"/>
    <w:rsid w:val="00C03CA4"/>
    <w:rsid w:val="00C03E69"/>
    <w:rsid w:val="00C04123"/>
    <w:rsid w:val="00C05167"/>
    <w:rsid w:val="00C05198"/>
    <w:rsid w:val="00C05659"/>
    <w:rsid w:val="00C05BD4"/>
    <w:rsid w:val="00C05F33"/>
    <w:rsid w:val="00C06085"/>
    <w:rsid w:val="00C063C0"/>
    <w:rsid w:val="00C0748C"/>
    <w:rsid w:val="00C074D6"/>
    <w:rsid w:val="00C07CD1"/>
    <w:rsid w:val="00C10009"/>
    <w:rsid w:val="00C102E8"/>
    <w:rsid w:val="00C10642"/>
    <w:rsid w:val="00C1083D"/>
    <w:rsid w:val="00C109CC"/>
    <w:rsid w:val="00C10B8E"/>
    <w:rsid w:val="00C10F5C"/>
    <w:rsid w:val="00C116B8"/>
    <w:rsid w:val="00C119A0"/>
    <w:rsid w:val="00C12367"/>
    <w:rsid w:val="00C1255A"/>
    <w:rsid w:val="00C13836"/>
    <w:rsid w:val="00C13DCF"/>
    <w:rsid w:val="00C13E4C"/>
    <w:rsid w:val="00C13F13"/>
    <w:rsid w:val="00C13F79"/>
    <w:rsid w:val="00C14270"/>
    <w:rsid w:val="00C1452E"/>
    <w:rsid w:val="00C14783"/>
    <w:rsid w:val="00C152E6"/>
    <w:rsid w:val="00C15ADF"/>
    <w:rsid w:val="00C15C72"/>
    <w:rsid w:val="00C15C88"/>
    <w:rsid w:val="00C165B4"/>
    <w:rsid w:val="00C1663B"/>
    <w:rsid w:val="00C16B8A"/>
    <w:rsid w:val="00C16CDA"/>
    <w:rsid w:val="00C16E1C"/>
    <w:rsid w:val="00C17376"/>
    <w:rsid w:val="00C17790"/>
    <w:rsid w:val="00C17A40"/>
    <w:rsid w:val="00C17B65"/>
    <w:rsid w:val="00C17CA2"/>
    <w:rsid w:val="00C17E76"/>
    <w:rsid w:val="00C20047"/>
    <w:rsid w:val="00C2006B"/>
    <w:rsid w:val="00C20DB3"/>
    <w:rsid w:val="00C21215"/>
    <w:rsid w:val="00C21539"/>
    <w:rsid w:val="00C21CFF"/>
    <w:rsid w:val="00C21E48"/>
    <w:rsid w:val="00C2277F"/>
    <w:rsid w:val="00C22D92"/>
    <w:rsid w:val="00C23300"/>
    <w:rsid w:val="00C238AB"/>
    <w:rsid w:val="00C2470B"/>
    <w:rsid w:val="00C24D8E"/>
    <w:rsid w:val="00C25C6D"/>
    <w:rsid w:val="00C25C93"/>
    <w:rsid w:val="00C265D8"/>
    <w:rsid w:val="00C267B8"/>
    <w:rsid w:val="00C27E85"/>
    <w:rsid w:val="00C30535"/>
    <w:rsid w:val="00C30C5A"/>
    <w:rsid w:val="00C315F9"/>
    <w:rsid w:val="00C320B8"/>
    <w:rsid w:val="00C32405"/>
    <w:rsid w:val="00C32919"/>
    <w:rsid w:val="00C32A04"/>
    <w:rsid w:val="00C32CFC"/>
    <w:rsid w:val="00C32E01"/>
    <w:rsid w:val="00C3316D"/>
    <w:rsid w:val="00C333D5"/>
    <w:rsid w:val="00C3352C"/>
    <w:rsid w:val="00C344CD"/>
    <w:rsid w:val="00C34A80"/>
    <w:rsid w:val="00C3568C"/>
    <w:rsid w:val="00C360F6"/>
    <w:rsid w:val="00C36417"/>
    <w:rsid w:val="00C3670E"/>
    <w:rsid w:val="00C36ABA"/>
    <w:rsid w:val="00C36CB2"/>
    <w:rsid w:val="00C371E5"/>
    <w:rsid w:val="00C374EB"/>
    <w:rsid w:val="00C37E4E"/>
    <w:rsid w:val="00C4027B"/>
    <w:rsid w:val="00C402AE"/>
    <w:rsid w:val="00C40577"/>
    <w:rsid w:val="00C405BD"/>
    <w:rsid w:val="00C40833"/>
    <w:rsid w:val="00C4149A"/>
    <w:rsid w:val="00C4201A"/>
    <w:rsid w:val="00C42046"/>
    <w:rsid w:val="00C4214C"/>
    <w:rsid w:val="00C421C2"/>
    <w:rsid w:val="00C42778"/>
    <w:rsid w:val="00C4297B"/>
    <w:rsid w:val="00C42BD3"/>
    <w:rsid w:val="00C42ECD"/>
    <w:rsid w:val="00C438C6"/>
    <w:rsid w:val="00C43DD6"/>
    <w:rsid w:val="00C44114"/>
    <w:rsid w:val="00C4419F"/>
    <w:rsid w:val="00C443CE"/>
    <w:rsid w:val="00C44461"/>
    <w:rsid w:val="00C444F5"/>
    <w:rsid w:val="00C44557"/>
    <w:rsid w:val="00C44811"/>
    <w:rsid w:val="00C44F5C"/>
    <w:rsid w:val="00C45024"/>
    <w:rsid w:val="00C45CD1"/>
    <w:rsid w:val="00C46005"/>
    <w:rsid w:val="00C462B2"/>
    <w:rsid w:val="00C46F57"/>
    <w:rsid w:val="00C46FA5"/>
    <w:rsid w:val="00C471DA"/>
    <w:rsid w:val="00C47510"/>
    <w:rsid w:val="00C47902"/>
    <w:rsid w:val="00C47B9D"/>
    <w:rsid w:val="00C502BD"/>
    <w:rsid w:val="00C507AB"/>
    <w:rsid w:val="00C513F2"/>
    <w:rsid w:val="00C51497"/>
    <w:rsid w:val="00C515B1"/>
    <w:rsid w:val="00C51FE2"/>
    <w:rsid w:val="00C5242C"/>
    <w:rsid w:val="00C52844"/>
    <w:rsid w:val="00C52BDA"/>
    <w:rsid w:val="00C52E43"/>
    <w:rsid w:val="00C52F11"/>
    <w:rsid w:val="00C5320F"/>
    <w:rsid w:val="00C533AE"/>
    <w:rsid w:val="00C534E8"/>
    <w:rsid w:val="00C535F6"/>
    <w:rsid w:val="00C53D26"/>
    <w:rsid w:val="00C54168"/>
    <w:rsid w:val="00C54818"/>
    <w:rsid w:val="00C55938"/>
    <w:rsid w:val="00C55A87"/>
    <w:rsid w:val="00C56659"/>
    <w:rsid w:val="00C56A4A"/>
    <w:rsid w:val="00C56C33"/>
    <w:rsid w:val="00C57118"/>
    <w:rsid w:val="00C57271"/>
    <w:rsid w:val="00C57709"/>
    <w:rsid w:val="00C60532"/>
    <w:rsid w:val="00C609CE"/>
    <w:rsid w:val="00C60A0B"/>
    <w:rsid w:val="00C60A59"/>
    <w:rsid w:val="00C60B8D"/>
    <w:rsid w:val="00C60BDD"/>
    <w:rsid w:val="00C60D91"/>
    <w:rsid w:val="00C61467"/>
    <w:rsid w:val="00C614B6"/>
    <w:rsid w:val="00C61C8B"/>
    <w:rsid w:val="00C62335"/>
    <w:rsid w:val="00C62BC3"/>
    <w:rsid w:val="00C6301D"/>
    <w:rsid w:val="00C63168"/>
    <w:rsid w:val="00C63495"/>
    <w:rsid w:val="00C638CF"/>
    <w:rsid w:val="00C64C51"/>
    <w:rsid w:val="00C64D86"/>
    <w:rsid w:val="00C6516A"/>
    <w:rsid w:val="00C65406"/>
    <w:rsid w:val="00C65548"/>
    <w:rsid w:val="00C657FC"/>
    <w:rsid w:val="00C65D43"/>
    <w:rsid w:val="00C65E52"/>
    <w:rsid w:val="00C65E86"/>
    <w:rsid w:val="00C65EE4"/>
    <w:rsid w:val="00C66BDE"/>
    <w:rsid w:val="00C671A7"/>
    <w:rsid w:val="00C67562"/>
    <w:rsid w:val="00C6766C"/>
    <w:rsid w:val="00C67D69"/>
    <w:rsid w:val="00C70141"/>
    <w:rsid w:val="00C704D7"/>
    <w:rsid w:val="00C70962"/>
    <w:rsid w:val="00C70D3A"/>
    <w:rsid w:val="00C70E41"/>
    <w:rsid w:val="00C71FA1"/>
    <w:rsid w:val="00C72358"/>
    <w:rsid w:val="00C72375"/>
    <w:rsid w:val="00C724D4"/>
    <w:rsid w:val="00C727D7"/>
    <w:rsid w:val="00C72BA1"/>
    <w:rsid w:val="00C7324F"/>
    <w:rsid w:val="00C73356"/>
    <w:rsid w:val="00C7345B"/>
    <w:rsid w:val="00C73727"/>
    <w:rsid w:val="00C73AA6"/>
    <w:rsid w:val="00C73CDA"/>
    <w:rsid w:val="00C743A8"/>
    <w:rsid w:val="00C74403"/>
    <w:rsid w:val="00C74AD4"/>
    <w:rsid w:val="00C75115"/>
    <w:rsid w:val="00C75246"/>
    <w:rsid w:val="00C756B0"/>
    <w:rsid w:val="00C758FC"/>
    <w:rsid w:val="00C759C3"/>
    <w:rsid w:val="00C76698"/>
    <w:rsid w:val="00C76ADE"/>
    <w:rsid w:val="00C76D9C"/>
    <w:rsid w:val="00C77259"/>
    <w:rsid w:val="00C779CA"/>
    <w:rsid w:val="00C8013D"/>
    <w:rsid w:val="00C80256"/>
    <w:rsid w:val="00C819B2"/>
    <w:rsid w:val="00C819B8"/>
    <w:rsid w:val="00C81B26"/>
    <w:rsid w:val="00C81FDA"/>
    <w:rsid w:val="00C82897"/>
    <w:rsid w:val="00C828EE"/>
    <w:rsid w:val="00C82AFF"/>
    <w:rsid w:val="00C8336B"/>
    <w:rsid w:val="00C83AC3"/>
    <w:rsid w:val="00C83B66"/>
    <w:rsid w:val="00C83C1A"/>
    <w:rsid w:val="00C83D11"/>
    <w:rsid w:val="00C83D35"/>
    <w:rsid w:val="00C8414F"/>
    <w:rsid w:val="00C84519"/>
    <w:rsid w:val="00C84555"/>
    <w:rsid w:val="00C85863"/>
    <w:rsid w:val="00C86445"/>
    <w:rsid w:val="00C86CD5"/>
    <w:rsid w:val="00C86EA9"/>
    <w:rsid w:val="00C872E8"/>
    <w:rsid w:val="00C8769C"/>
    <w:rsid w:val="00C879F1"/>
    <w:rsid w:val="00C90058"/>
    <w:rsid w:val="00C90168"/>
    <w:rsid w:val="00C90577"/>
    <w:rsid w:val="00C908D1"/>
    <w:rsid w:val="00C9095B"/>
    <w:rsid w:val="00C90A3F"/>
    <w:rsid w:val="00C90B27"/>
    <w:rsid w:val="00C90FCA"/>
    <w:rsid w:val="00C910F8"/>
    <w:rsid w:val="00C91176"/>
    <w:rsid w:val="00C9119B"/>
    <w:rsid w:val="00C9128B"/>
    <w:rsid w:val="00C91BC0"/>
    <w:rsid w:val="00C9227F"/>
    <w:rsid w:val="00C92EFE"/>
    <w:rsid w:val="00C93467"/>
    <w:rsid w:val="00C938F7"/>
    <w:rsid w:val="00C9399A"/>
    <w:rsid w:val="00C93D24"/>
    <w:rsid w:val="00C93F16"/>
    <w:rsid w:val="00C93F23"/>
    <w:rsid w:val="00C93F7F"/>
    <w:rsid w:val="00C942B5"/>
    <w:rsid w:val="00C943AD"/>
    <w:rsid w:val="00C945E2"/>
    <w:rsid w:val="00C9471D"/>
    <w:rsid w:val="00C947D1"/>
    <w:rsid w:val="00C9548F"/>
    <w:rsid w:val="00C955E0"/>
    <w:rsid w:val="00C956A9"/>
    <w:rsid w:val="00C95D71"/>
    <w:rsid w:val="00C961FD"/>
    <w:rsid w:val="00C96213"/>
    <w:rsid w:val="00C966F0"/>
    <w:rsid w:val="00C96953"/>
    <w:rsid w:val="00C973E0"/>
    <w:rsid w:val="00C97CD8"/>
    <w:rsid w:val="00C97DB8"/>
    <w:rsid w:val="00C97DEC"/>
    <w:rsid w:val="00C97DFB"/>
    <w:rsid w:val="00CA00EF"/>
    <w:rsid w:val="00CA01F6"/>
    <w:rsid w:val="00CA07E1"/>
    <w:rsid w:val="00CA0E73"/>
    <w:rsid w:val="00CA0F7E"/>
    <w:rsid w:val="00CA1099"/>
    <w:rsid w:val="00CA196C"/>
    <w:rsid w:val="00CA1C49"/>
    <w:rsid w:val="00CA1CA0"/>
    <w:rsid w:val="00CA2501"/>
    <w:rsid w:val="00CA26D7"/>
    <w:rsid w:val="00CA2860"/>
    <w:rsid w:val="00CA2A80"/>
    <w:rsid w:val="00CA2C2B"/>
    <w:rsid w:val="00CA2D1B"/>
    <w:rsid w:val="00CA3E16"/>
    <w:rsid w:val="00CA4166"/>
    <w:rsid w:val="00CA49B2"/>
    <w:rsid w:val="00CA5345"/>
    <w:rsid w:val="00CA53CD"/>
    <w:rsid w:val="00CA53F5"/>
    <w:rsid w:val="00CA5C09"/>
    <w:rsid w:val="00CA5FC1"/>
    <w:rsid w:val="00CA5FDE"/>
    <w:rsid w:val="00CA602C"/>
    <w:rsid w:val="00CA641B"/>
    <w:rsid w:val="00CA642F"/>
    <w:rsid w:val="00CA67FA"/>
    <w:rsid w:val="00CA74F3"/>
    <w:rsid w:val="00CA7508"/>
    <w:rsid w:val="00CA77AC"/>
    <w:rsid w:val="00CA7D02"/>
    <w:rsid w:val="00CB0182"/>
    <w:rsid w:val="00CB0E7D"/>
    <w:rsid w:val="00CB1154"/>
    <w:rsid w:val="00CB11EC"/>
    <w:rsid w:val="00CB11F5"/>
    <w:rsid w:val="00CB1615"/>
    <w:rsid w:val="00CB1CFA"/>
    <w:rsid w:val="00CB1EB4"/>
    <w:rsid w:val="00CB1F67"/>
    <w:rsid w:val="00CB1FCF"/>
    <w:rsid w:val="00CB2994"/>
    <w:rsid w:val="00CB29D8"/>
    <w:rsid w:val="00CB2EB2"/>
    <w:rsid w:val="00CB3C04"/>
    <w:rsid w:val="00CB43BF"/>
    <w:rsid w:val="00CB5799"/>
    <w:rsid w:val="00CB6603"/>
    <w:rsid w:val="00CB7788"/>
    <w:rsid w:val="00CB77E8"/>
    <w:rsid w:val="00CC0058"/>
    <w:rsid w:val="00CC03EC"/>
    <w:rsid w:val="00CC06A7"/>
    <w:rsid w:val="00CC081D"/>
    <w:rsid w:val="00CC0AA7"/>
    <w:rsid w:val="00CC1B79"/>
    <w:rsid w:val="00CC1C63"/>
    <w:rsid w:val="00CC2144"/>
    <w:rsid w:val="00CC2356"/>
    <w:rsid w:val="00CC2468"/>
    <w:rsid w:val="00CC2598"/>
    <w:rsid w:val="00CC2CEE"/>
    <w:rsid w:val="00CC3808"/>
    <w:rsid w:val="00CC39FD"/>
    <w:rsid w:val="00CC3ADD"/>
    <w:rsid w:val="00CC3E7A"/>
    <w:rsid w:val="00CC3F0F"/>
    <w:rsid w:val="00CC4429"/>
    <w:rsid w:val="00CC4446"/>
    <w:rsid w:val="00CC4E6A"/>
    <w:rsid w:val="00CC55DA"/>
    <w:rsid w:val="00CC56F0"/>
    <w:rsid w:val="00CC5861"/>
    <w:rsid w:val="00CC6193"/>
    <w:rsid w:val="00CC6351"/>
    <w:rsid w:val="00CC6357"/>
    <w:rsid w:val="00CC7A61"/>
    <w:rsid w:val="00CC7ED5"/>
    <w:rsid w:val="00CD011C"/>
    <w:rsid w:val="00CD0291"/>
    <w:rsid w:val="00CD0742"/>
    <w:rsid w:val="00CD0A1A"/>
    <w:rsid w:val="00CD0C14"/>
    <w:rsid w:val="00CD0E4D"/>
    <w:rsid w:val="00CD112F"/>
    <w:rsid w:val="00CD1324"/>
    <w:rsid w:val="00CD1530"/>
    <w:rsid w:val="00CD1745"/>
    <w:rsid w:val="00CD1A13"/>
    <w:rsid w:val="00CD1E01"/>
    <w:rsid w:val="00CD1FD2"/>
    <w:rsid w:val="00CD30EF"/>
    <w:rsid w:val="00CD360E"/>
    <w:rsid w:val="00CD3BC8"/>
    <w:rsid w:val="00CD3CBA"/>
    <w:rsid w:val="00CD42B6"/>
    <w:rsid w:val="00CD485E"/>
    <w:rsid w:val="00CD4D1D"/>
    <w:rsid w:val="00CD53E1"/>
    <w:rsid w:val="00CD5526"/>
    <w:rsid w:val="00CD55A0"/>
    <w:rsid w:val="00CD5DB3"/>
    <w:rsid w:val="00CD5F8E"/>
    <w:rsid w:val="00CD5FA9"/>
    <w:rsid w:val="00CD61FF"/>
    <w:rsid w:val="00CD6E8D"/>
    <w:rsid w:val="00CD710B"/>
    <w:rsid w:val="00CD7523"/>
    <w:rsid w:val="00CD766A"/>
    <w:rsid w:val="00CD7E68"/>
    <w:rsid w:val="00CE052B"/>
    <w:rsid w:val="00CE1245"/>
    <w:rsid w:val="00CE16A0"/>
    <w:rsid w:val="00CE1DA1"/>
    <w:rsid w:val="00CE2039"/>
    <w:rsid w:val="00CE24D3"/>
    <w:rsid w:val="00CE2618"/>
    <w:rsid w:val="00CE2635"/>
    <w:rsid w:val="00CE2723"/>
    <w:rsid w:val="00CE2A2D"/>
    <w:rsid w:val="00CE3846"/>
    <w:rsid w:val="00CE39ED"/>
    <w:rsid w:val="00CE3B67"/>
    <w:rsid w:val="00CE4007"/>
    <w:rsid w:val="00CE40FE"/>
    <w:rsid w:val="00CE4C60"/>
    <w:rsid w:val="00CE4D82"/>
    <w:rsid w:val="00CE50BB"/>
    <w:rsid w:val="00CE51AE"/>
    <w:rsid w:val="00CE51E4"/>
    <w:rsid w:val="00CE52B1"/>
    <w:rsid w:val="00CE545E"/>
    <w:rsid w:val="00CE5524"/>
    <w:rsid w:val="00CE60FA"/>
    <w:rsid w:val="00CE61A2"/>
    <w:rsid w:val="00CE671F"/>
    <w:rsid w:val="00CE6AF7"/>
    <w:rsid w:val="00CE6C97"/>
    <w:rsid w:val="00CE6E47"/>
    <w:rsid w:val="00CE7A7A"/>
    <w:rsid w:val="00CE7BD5"/>
    <w:rsid w:val="00CE7CEB"/>
    <w:rsid w:val="00CE7E86"/>
    <w:rsid w:val="00CF023B"/>
    <w:rsid w:val="00CF0B74"/>
    <w:rsid w:val="00CF1070"/>
    <w:rsid w:val="00CF114F"/>
    <w:rsid w:val="00CF178C"/>
    <w:rsid w:val="00CF20A4"/>
    <w:rsid w:val="00CF23F4"/>
    <w:rsid w:val="00CF3A2B"/>
    <w:rsid w:val="00CF3E6B"/>
    <w:rsid w:val="00CF50E7"/>
    <w:rsid w:val="00CF5C60"/>
    <w:rsid w:val="00CF647B"/>
    <w:rsid w:val="00CF69CA"/>
    <w:rsid w:val="00CF6D55"/>
    <w:rsid w:val="00CF6EE8"/>
    <w:rsid w:val="00CF7789"/>
    <w:rsid w:val="00CF7A01"/>
    <w:rsid w:val="00CF7B69"/>
    <w:rsid w:val="00D000BC"/>
    <w:rsid w:val="00D00493"/>
    <w:rsid w:val="00D006AA"/>
    <w:rsid w:val="00D00C2F"/>
    <w:rsid w:val="00D00C94"/>
    <w:rsid w:val="00D00DAB"/>
    <w:rsid w:val="00D01062"/>
    <w:rsid w:val="00D01762"/>
    <w:rsid w:val="00D01CDE"/>
    <w:rsid w:val="00D01D4F"/>
    <w:rsid w:val="00D01E8D"/>
    <w:rsid w:val="00D02127"/>
    <w:rsid w:val="00D0226F"/>
    <w:rsid w:val="00D0248A"/>
    <w:rsid w:val="00D02732"/>
    <w:rsid w:val="00D03406"/>
    <w:rsid w:val="00D03E41"/>
    <w:rsid w:val="00D03EA7"/>
    <w:rsid w:val="00D04731"/>
    <w:rsid w:val="00D0529A"/>
    <w:rsid w:val="00D055CB"/>
    <w:rsid w:val="00D05777"/>
    <w:rsid w:val="00D05AF6"/>
    <w:rsid w:val="00D05B69"/>
    <w:rsid w:val="00D05BDF"/>
    <w:rsid w:val="00D064E1"/>
    <w:rsid w:val="00D06A56"/>
    <w:rsid w:val="00D06D2E"/>
    <w:rsid w:val="00D06F4C"/>
    <w:rsid w:val="00D077BD"/>
    <w:rsid w:val="00D07B14"/>
    <w:rsid w:val="00D07E2C"/>
    <w:rsid w:val="00D1010F"/>
    <w:rsid w:val="00D10320"/>
    <w:rsid w:val="00D10BD1"/>
    <w:rsid w:val="00D11216"/>
    <w:rsid w:val="00D118FD"/>
    <w:rsid w:val="00D11B37"/>
    <w:rsid w:val="00D11B4E"/>
    <w:rsid w:val="00D121B8"/>
    <w:rsid w:val="00D135AF"/>
    <w:rsid w:val="00D13664"/>
    <w:rsid w:val="00D13871"/>
    <w:rsid w:val="00D13E2A"/>
    <w:rsid w:val="00D143E8"/>
    <w:rsid w:val="00D15848"/>
    <w:rsid w:val="00D15896"/>
    <w:rsid w:val="00D15C97"/>
    <w:rsid w:val="00D165E8"/>
    <w:rsid w:val="00D1674A"/>
    <w:rsid w:val="00D204B1"/>
    <w:rsid w:val="00D20ACB"/>
    <w:rsid w:val="00D20E6C"/>
    <w:rsid w:val="00D20F2C"/>
    <w:rsid w:val="00D210BD"/>
    <w:rsid w:val="00D21990"/>
    <w:rsid w:val="00D21A42"/>
    <w:rsid w:val="00D21D93"/>
    <w:rsid w:val="00D222E8"/>
    <w:rsid w:val="00D22A9D"/>
    <w:rsid w:val="00D23392"/>
    <w:rsid w:val="00D23C1E"/>
    <w:rsid w:val="00D244AD"/>
    <w:rsid w:val="00D244C2"/>
    <w:rsid w:val="00D24569"/>
    <w:rsid w:val="00D25072"/>
    <w:rsid w:val="00D25A2D"/>
    <w:rsid w:val="00D25A7C"/>
    <w:rsid w:val="00D26212"/>
    <w:rsid w:val="00D2636D"/>
    <w:rsid w:val="00D2694E"/>
    <w:rsid w:val="00D26A08"/>
    <w:rsid w:val="00D26BB7"/>
    <w:rsid w:val="00D26D7A"/>
    <w:rsid w:val="00D26F61"/>
    <w:rsid w:val="00D270DE"/>
    <w:rsid w:val="00D27AA4"/>
    <w:rsid w:val="00D304C6"/>
    <w:rsid w:val="00D3104A"/>
    <w:rsid w:val="00D3108B"/>
    <w:rsid w:val="00D311C7"/>
    <w:rsid w:val="00D31A27"/>
    <w:rsid w:val="00D31A39"/>
    <w:rsid w:val="00D325E8"/>
    <w:rsid w:val="00D330BD"/>
    <w:rsid w:val="00D330FC"/>
    <w:rsid w:val="00D346A4"/>
    <w:rsid w:val="00D347A2"/>
    <w:rsid w:val="00D34BF1"/>
    <w:rsid w:val="00D34E48"/>
    <w:rsid w:val="00D3500E"/>
    <w:rsid w:val="00D350D1"/>
    <w:rsid w:val="00D35200"/>
    <w:rsid w:val="00D3536D"/>
    <w:rsid w:val="00D35611"/>
    <w:rsid w:val="00D35DD6"/>
    <w:rsid w:val="00D36275"/>
    <w:rsid w:val="00D36AD2"/>
    <w:rsid w:val="00D36BFC"/>
    <w:rsid w:val="00D36C42"/>
    <w:rsid w:val="00D371A4"/>
    <w:rsid w:val="00D372C7"/>
    <w:rsid w:val="00D372F0"/>
    <w:rsid w:val="00D37853"/>
    <w:rsid w:val="00D37AD5"/>
    <w:rsid w:val="00D37CBE"/>
    <w:rsid w:val="00D40208"/>
    <w:rsid w:val="00D407F3"/>
    <w:rsid w:val="00D40896"/>
    <w:rsid w:val="00D409A2"/>
    <w:rsid w:val="00D40D34"/>
    <w:rsid w:val="00D40FDC"/>
    <w:rsid w:val="00D41026"/>
    <w:rsid w:val="00D41A21"/>
    <w:rsid w:val="00D41CA6"/>
    <w:rsid w:val="00D4246E"/>
    <w:rsid w:val="00D42984"/>
    <w:rsid w:val="00D429BF"/>
    <w:rsid w:val="00D42A1A"/>
    <w:rsid w:val="00D42BC2"/>
    <w:rsid w:val="00D43025"/>
    <w:rsid w:val="00D43203"/>
    <w:rsid w:val="00D435C4"/>
    <w:rsid w:val="00D43798"/>
    <w:rsid w:val="00D439AB"/>
    <w:rsid w:val="00D439BF"/>
    <w:rsid w:val="00D43C95"/>
    <w:rsid w:val="00D44008"/>
    <w:rsid w:val="00D440E9"/>
    <w:rsid w:val="00D44726"/>
    <w:rsid w:val="00D44902"/>
    <w:rsid w:val="00D45313"/>
    <w:rsid w:val="00D453FD"/>
    <w:rsid w:val="00D457F3"/>
    <w:rsid w:val="00D45B70"/>
    <w:rsid w:val="00D45D93"/>
    <w:rsid w:val="00D46278"/>
    <w:rsid w:val="00D4635E"/>
    <w:rsid w:val="00D46579"/>
    <w:rsid w:val="00D4673D"/>
    <w:rsid w:val="00D46B75"/>
    <w:rsid w:val="00D46C1E"/>
    <w:rsid w:val="00D473AA"/>
    <w:rsid w:val="00D47F96"/>
    <w:rsid w:val="00D50149"/>
    <w:rsid w:val="00D50158"/>
    <w:rsid w:val="00D50287"/>
    <w:rsid w:val="00D5098C"/>
    <w:rsid w:val="00D50C79"/>
    <w:rsid w:val="00D50F64"/>
    <w:rsid w:val="00D51029"/>
    <w:rsid w:val="00D51093"/>
    <w:rsid w:val="00D51770"/>
    <w:rsid w:val="00D517E1"/>
    <w:rsid w:val="00D51AC4"/>
    <w:rsid w:val="00D52331"/>
    <w:rsid w:val="00D5251A"/>
    <w:rsid w:val="00D52872"/>
    <w:rsid w:val="00D5361F"/>
    <w:rsid w:val="00D540D8"/>
    <w:rsid w:val="00D5445E"/>
    <w:rsid w:val="00D546D0"/>
    <w:rsid w:val="00D54997"/>
    <w:rsid w:val="00D54DEA"/>
    <w:rsid w:val="00D54F05"/>
    <w:rsid w:val="00D551BD"/>
    <w:rsid w:val="00D55A65"/>
    <w:rsid w:val="00D55E4A"/>
    <w:rsid w:val="00D56364"/>
    <w:rsid w:val="00D56728"/>
    <w:rsid w:val="00D56BD4"/>
    <w:rsid w:val="00D56F60"/>
    <w:rsid w:val="00D5722A"/>
    <w:rsid w:val="00D57255"/>
    <w:rsid w:val="00D5727A"/>
    <w:rsid w:val="00D57528"/>
    <w:rsid w:val="00D57831"/>
    <w:rsid w:val="00D578EF"/>
    <w:rsid w:val="00D57DB7"/>
    <w:rsid w:val="00D57F71"/>
    <w:rsid w:val="00D60294"/>
    <w:rsid w:val="00D60654"/>
    <w:rsid w:val="00D60756"/>
    <w:rsid w:val="00D6098D"/>
    <w:rsid w:val="00D60DB2"/>
    <w:rsid w:val="00D60EE9"/>
    <w:rsid w:val="00D61170"/>
    <w:rsid w:val="00D616D6"/>
    <w:rsid w:val="00D6195F"/>
    <w:rsid w:val="00D62040"/>
    <w:rsid w:val="00D620F9"/>
    <w:rsid w:val="00D62140"/>
    <w:rsid w:val="00D62964"/>
    <w:rsid w:val="00D630DB"/>
    <w:rsid w:val="00D63262"/>
    <w:rsid w:val="00D63484"/>
    <w:rsid w:val="00D63751"/>
    <w:rsid w:val="00D64435"/>
    <w:rsid w:val="00D64814"/>
    <w:rsid w:val="00D64A06"/>
    <w:rsid w:val="00D64E1D"/>
    <w:rsid w:val="00D657E0"/>
    <w:rsid w:val="00D65A2E"/>
    <w:rsid w:val="00D65B7B"/>
    <w:rsid w:val="00D6623B"/>
    <w:rsid w:val="00D6625D"/>
    <w:rsid w:val="00D66804"/>
    <w:rsid w:val="00D67525"/>
    <w:rsid w:val="00D67BA7"/>
    <w:rsid w:val="00D70242"/>
    <w:rsid w:val="00D706DE"/>
    <w:rsid w:val="00D70743"/>
    <w:rsid w:val="00D709E5"/>
    <w:rsid w:val="00D71B07"/>
    <w:rsid w:val="00D71EAE"/>
    <w:rsid w:val="00D725A0"/>
    <w:rsid w:val="00D725B0"/>
    <w:rsid w:val="00D7298D"/>
    <w:rsid w:val="00D72AF7"/>
    <w:rsid w:val="00D72D7F"/>
    <w:rsid w:val="00D72F07"/>
    <w:rsid w:val="00D73484"/>
    <w:rsid w:val="00D7370C"/>
    <w:rsid w:val="00D738F6"/>
    <w:rsid w:val="00D73A73"/>
    <w:rsid w:val="00D73B02"/>
    <w:rsid w:val="00D73DE8"/>
    <w:rsid w:val="00D74695"/>
    <w:rsid w:val="00D74829"/>
    <w:rsid w:val="00D74B62"/>
    <w:rsid w:val="00D75324"/>
    <w:rsid w:val="00D75592"/>
    <w:rsid w:val="00D7562F"/>
    <w:rsid w:val="00D75A17"/>
    <w:rsid w:val="00D75A47"/>
    <w:rsid w:val="00D76A93"/>
    <w:rsid w:val="00D76B0A"/>
    <w:rsid w:val="00D772FC"/>
    <w:rsid w:val="00D776F8"/>
    <w:rsid w:val="00D77736"/>
    <w:rsid w:val="00D80170"/>
    <w:rsid w:val="00D801A5"/>
    <w:rsid w:val="00D80233"/>
    <w:rsid w:val="00D802ED"/>
    <w:rsid w:val="00D8083F"/>
    <w:rsid w:val="00D8099B"/>
    <w:rsid w:val="00D80A24"/>
    <w:rsid w:val="00D80B23"/>
    <w:rsid w:val="00D814A4"/>
    <w:rsid w:val="00D81C6D"/>
    <w:rsid w:val="00D8362F"/>
    <w:rsid w:val="00D8380C"/>
    <w:rsid w:val="00D838F5"/>
    <w:rsid w:val="00D85C06"/>
    <w:rsid w:val="00D85FCB"/>
    <w:rsid w:val="00D861B1"/>
    <w:rsid w:val="00D864C6"/>
    <w:rsid w:val="00D86F81"/>
    <w:rsid w:val="00D877AA"/>
    <w:rsid w:val="00D879E9"/>
    <w:rsid w:val="00D87EA2"/>
    <w:rsid w:val="00D900B6"/>
    <w:rsid w:val="00D902F3"/>
    <w:rsid w:val="00D90815"/>
    <w:rsid w:val="00D90AB4"/>
    <w:rsid w:val="00D91296"/>
    <w:rsid w:val="00D91861"/>
    <w:rsid w:val="00D920F8"/>
    <w:rsid w:val="00D925B5"/>
    <w:rsid w:val="00D92632"/>
    <w:rsid w:val="00D92A4C"/>
    <w:rsid w:val="00D92DA0"/>
    <w:rsid w:val="00D92F17"/>
    <w:rsid w:val="00D93D80"/>
    <w:rsid w:val="00D94277"/>
    <w:rsid w:val="00D94A21"/>
    <w:rsid w:val="00D94AE0"/>
    <w:rsid w:val="00D94C7B"/>
    <w:rsid w:val="00D94CE6"/>
    <w:rsid w:val="00D94D3C"/>
    <w:rsid w:val="00D94F78"/>
    <w:rsid w:val="00D95DA8"/>
    <w:rsid w:val="00D95DD8"/>
    <w:rsid w:val="00D96050"/>
    <w:rsid w:val="00D9651C"/>
    <w:rsid w:val="00D96555"/>
    <w:rsid w:val="00D96BE8"/>
    <w:rsid w:val="00D97456"/>
    <w:rsid w:val="00D9796C"/>
    <w:rsid w:val="00DA021F"/>
    <w:rsid w:val="00DA0709"/>
    <w:rsid w:val="00DA0ED4"/>
    <w:rsid w:val="00DA1259"/>
    <w:rsid w:val="00DA198E"/>
    <w:rsid w:val="00DA1C8F"/>
    <w:rsid w:val="00DA237D"/>
    <w:rsid w:val="00DA2456"/>
    <w:rsid w:val="00DA2ADA"/>
    <w:rsid w:val="00DA2C40"/>
    <w:rsid w:val="00DA30FB"/>
    <w:rsid w:val="00DA43E8"/>
    <w:rsid w:val="00DA4779"/>
    <w:rsid w:val="00DA4A62"/>
    <w:rsid w:val="00DA4C9A"/>
    <w:rsid w:val="00DA4DA2"/>
    <w:rsid w:val="00DA54CC"/>
    <w:rsid w:val="00DA550B"/>
    <w:rsid w:val="00DA55B0"/>
    <w:rsid w:val="00DA5BD3"/>
    <w:rsid w:val="00DA60A2"/>
    <w:rsid w:val="00DA66F9"/>
    <w:rsid w:val="00DA6BD1"/>
    <w:rsid w:val="00DA72A3"/>
    <w:rsid w:val="00DA76B5"/>
    <w:rsid w:val="00DA78C1"/>
    <w:rsid w:val="00DA7EE9"/>
    <w:rsid w:val="00DB0639"/>
    <w:rsid w:val="00DB0A15"/>
    <w:rsid w:val="00DB0EAB"/>
    <w:rsid w:val="00DB0F74"/>
    <w:rsid w:val="00DB11B3"/>
    <w:rsid w:val="00DB1521"/>
    <w:rsid w:val="00DB1D09"/>
    <w:rsid w:val="00DB1EF5"/>
    <w:rsid w:val="00DB214B"/>
    <w:rsid w:val="00DB21A1"/>
    <w:rsid w:val="00DB22A4"/>
    <w:rsid w:val="00DB2591"/>
    <w:rsid w:val="00DB2F15"/>
    <w:rsid w:val="00DB3496"/>
    <w:rsid w:val="00DB35B4"/>
    <w:rsid w:val="00DB3C21"/>
    <w:rsid w:val="00DB4536"/>
    <w:rsid w:val="00DB4948"/>
    <w:rsid w:val="00DB4B15"/>
    <w:rsid w:val="00DB4C9A"/>
    <w:rsid w:val="00DB4CE6"/>
    <w:rsid w:val="00DB4F2D"/>
    <w:rsid w:val="00DB4F32"/>
    <w:rsid w:val="00DB57A6"/>
    <w:rsid w:val="00DB588F"/>
    <w:rsid w:val="00DB58E1"/>
    <w:rsid w:val="00DB644F"/>
    <w:rsid w:val="00DB6CCE"/>
    <w:rsid w:val="00DB6FF6"/>
    <w:rsid w:val="00DB7441"/>
    <w:rsid w:val="00DB77F9"/>
    <w:rsid w:val="00DB7B44"/>
    <w:rsid w:val="00DB7C75"/>
    <w:rsid w:val="00DB7DEB"/>
    <w:rsid w:val="00DB7FEC"/>
    <w:rsid w:val="00DC002D"/>
    <w:rsid w:val="00DC04BF"/>
    <w:rsid w:val="00DC0C55"/>
    <w:rsid w:val="00DC1662"/>
    <w:rsid w:val="00DC1888"/>
    <w:rsid w:val="00DC1B65"/>
    <w:rsid w:val="00DC1F74"/>
    <w:rsid w:val="00DC20A0"/>
    <w:rsid w:val="00DC26E6"/>
    <w:rsid w:val="00DC2C37"/>
    <w:rsid w:val="00DC2FD6"/>
    <w:rsid w:val="00DC3111"/>
    <w:rsid w:val="00DC3242"/>
    <w:rsid w:val="00DC32CD"/>
    <w:rsid w:val="00DC3455"/>
    <w:rsid w:val="00DC36DF"/>
    <w:rsid w:val="00DC38A3"/>
    <w:rsid w:val="00DC40DB"/>
    <w:rsid w:val="00DC4229"/>
    <w:rsid w:val="00DC456F"/>
    <w:rsid w:val="00DC481F"/>
    <w:rsid w:val="00DC4BF9"/>
    <w:rsid w:val="00DC4E5E"/>
    <w:rsid w:val="00DC539D"/>
    <w:rsid w:val="00DC5627"/>
    <w:rsid w:val="00DC5A8D"/>
    <w:rsid w:val="00DC5D2E"/>
    <w:rsid w:val="00DC67DE"/>
    <w:rsid w:val="00DC6E9C"/>
    <w:rsid w:val="00DC703D"/>
    <w:rsid w:val="00DC7075"/>
    <w:rsid w:val="00DC785F"/>
    <w:rsid w:val="00DD0365"/>
    <w:rsid w:val="00DD0578"/>
    <w:rsid w:val="00DD0A35"/>
    <w:rsid w:val="00DD0BFE"/>
    <w:rsid w:val="00DD12F1"/>
    <w:rsid w:val="00DD1950"/>
    <w:rsid w:val="00DD1AD9"/>
    <w:rsid w:val="00DD1C64"/>
    <w:rsid w:val="00DD1C6C"/>
    <w:rsid w:val="00DD2651"/>
    <w:rsid w:val="00DD2864"/>
    <w:rsid w:val="00DD29CF"/>
    <w:rsid w:val="00DD320E"/>
    <w:rsid w:val="00DD3879"/>
    <w:rsid w:val="00DD39A9"/>
    <w:rsid w:val="00DD41B8"/>
    <w:rsid w:val="00DD44E4"/>
    <w:rsid w:val="00DD48AC"/>
    <w:rsid w:val="00DD5042"/>
    <w:rsid w:val="00DD5351"/>
    <w:rsid w:val="00DD53D2"/>
    <w:rsid w:val="00DD5419"/>
    <w:rsid w:val="00DD5FF6"/>
    <w:rsid w:val="00DD667E"/>
    <w:rsid w:val="00DD73FC"/>
    <w:rsid w:val="00DD779D"/>
    <w:rsid w:val="00DD77F8"/>
    <w:rsid w:val="00DD7C6F"/>
    <w:rsid w:val="00DE01D3"/>
    <w:rsid w:val="00DE03FF"/>
    <w:rsid w:val="00DE0435"/>
    <w:rsid w:val="00DE0C24"/>
    <w:rsid w:val="00DE0FBF"/>
    <w:rsid w:val="00DE11D6"/>
    <w:rsid w:val="00DE1796"/>
    <w:rsid w:val="00DE188E"/>
    <w:rsid w:val="00DE1E53"/>
    <w:rsid w:val="00DE2896"/>
    <w:rsid w:val="00DE3E84"/>
    <w:rsid w:val="00DE40C5"/>
    <w:rsid w:val="00DE48DD"/>
    <w:rsid w:val="00DE493F"/>
    <w:rsid w:val="00DE677E"/>
    <w:rsid w:val="00DE6CFC"/>
    <w:rsid w:val="00DE7269"/>
    <w:rsid w:val="00DF02E1"/>
    <w:rsid w:val="00DF02E3"/>
    <w:rsid w:val="00DF14F3"/>
    <w:rsid w:val="00DF1663"/>
    <w:rsid w:val="00DF1943"/>
    <w:rsid w:val="00DF1A22"/>
    <w:rsid w:val="00DF1F51"/>
    <w:rsid w:val="00DF2280"/>
    <w:rsid w:val="00DF22BD"/>
    <w:rsid w:val="00DF23F0"/>
    <w:rsid w:val="00DF25C4"/>
    <w:rsid w:val="00DF25C9"/>
    <w:rsid w:val="00DF2BA3"/>
    <w:rsid w:val="00DF2D14"/>
    <w:rsid w:val="00DF33A2"/>
    <w:rsid w:val="00DF380E"/>
    <w:rsid w:val="00DF3F6A"/>
    <w:rsid w:val="00DF4913"/>
    <w:rsid w:val="00DF4AF7"/>
    <w:rsid w:val="00DF6346"/>
    <w:rsid w:val="00DF6604"/>
    <w:rsid w:val="00DF7523"/>
    <w:rsid w:val="00DF7892"/>
    <w:rsid w:val="00DF7C8D"/>
    <w:rsid w:val="00DF7F63"/>
    <w:rsid w:val="00E005FC"/>
    <w:rsid w:val="00E007E5"/>
    <w:rsid w:val="00E00853"/>
    <w:rsid w:val="00E00C68"/>
    <w:rsid w:val="00E00DCB"/>
    <w:rsid w:val="00E0104C"/>
    <w:rsid w:val="00E01A6B"/>
    <w:rsid w:val="00E02134"/>
    <w:rsid w:val="00E0218E"/>
    <w:rsid w:val="00E023B3"/>
    <w:rsid w:val="00E02442"/>
    <w:rsid w:val="00E025CC"/>
    <w:rsid w:val="00E0325A"/>
    <w:rsid w:val="00E03327"/>
    <w:rsid w:val="00E0339D"/>
    <w:rsid w:val="00E0358D"/>
    <w:rsid w:val="00E03C3C"/>
    <w:rsid w:val="00E0415B"/>
    <w:rsid w:val="00E04792"/>
    <w:rsid w:val="00E04932"/>
    <w:rsid w:val="00E04B2A"/>
    <w:rsid w:val="00E054E9"/>
    <w:rsid w:val="00E05858"/>
    <w:rsid w:val="00E05E6F"/>
    <w:rsid w:val="00E06343"/>
    <w:rsid w:val="00E06745"/>
    <w:rsid w:val="00E067AC"/>
    <w:rsid w:val="00E06D7A"/>
    <w:rsid w:val="00E07063"/>
    <w:rsid w:val="00E071A1"/>
    <w:rsid w:val="00E075DE"/>
    <w:rsid w:val="00E10435"/>
    <w:rsid w:val="00E10B08"/>
    <w:rsid w:val="00E11721"/>
    <w:rsid w:val="00E11D86"/>
    <w:rsid w:val="00E12662"/>
    <w:rsid w:val="00E12A63"/>
    <w:rsid w:val="00E130FA"/>
    <w:rsid w:val="00E13149"/>
    <w:rsid w:val="00E133E2"/>
    <w:rsid w:val="00E1350A"/>
    <w:rsid w:val="00E135AB"/>
    <w:rsid w:val="00E136AF"/>
    <w:rsid w:val="00E13B56"/>
    <w:rsid w:val="00E13C07"/>
    <w:rsid w:val="00E13F99"/>
    <w:rsid w:val="00E142F7"/>
    <w:rsid w:val="00E149A1"/>
    <w:rsid w:val="00E14A46"/>
    <w:rsid w:val="00E14B49"/>
    <w:rsid w:val="00E14BCC"/>
    <w:rsid w:val="00E153AE"/>
    <w:rsid w:val="00E1547F"/>
    <w:rsid w:val="00E15C2B"/>
    <w:rsid w:val="00E162C3"/>
    <w:rsid w:val="00E168A2"/>
    <w:rsid w:val="00E16AD6"/>
    <w:rsid w:val="00E16B91"/>
    <w:rsid w:val="00E16C39"/>
    <w:rsid w:val="00E17115"/>
    <w:rsid w:val="00E1741E"/>
    <w:rsid w:val="00E176A7"/>
    <w:rsid w:val="00E203B0"/>
    <w:rsid w:val="00E204F3"/>
    <w:rsid w:val="00E20803"/>
    <w:rsid w:val="00E20898"/>
    <w:rsid w:val="00E20B43"/>
    <w:rsid w:val="00E213BA"/>
    <w:rsid w:val="00E21AF0"/>
    <w:rsid w:val="00E21C21"/>
    <w:rsid w:val="00E21E99"/>
    <w:rsid w:val="00E220E9"/>
    <w:rsid w:val="00E221F0"/>
    <w:rsid w:val="00E222A2"/>
    <w:rsid w:val="00E22752"/>
    <w:rsid w:val="00E22E0C"/>
    <w:rsid w:val="00E23533"/>
    <w:rsid w:val="00E23D11"/>
    <w:rsid w:val="00E23E2B"/>
    <w:rsid w:val="00E24206"/>
    <w:rsid w:val="00E24657"/>
    <w:rsid w:val="00E24E33"/>
    <w:rsid w:val="00E24E5E"/>
    <w:rsid w:val="00E25A99"/>
    <w:rsid w:val="00E25E7A"/>
    <w:rsid w:val="00E266C5"/>
    <w:rsid w:val="00E2678A"/>
    <w:rsid w:val="00E26D78"/>
    <w:rsid w:val="00E2707A"/>
    <w:rsid w:val="00E27324"/>
    <w:rsid w:val="00E2734D"/>
    <w:rsid w:val="00E27816"/>
    <w:rsid w:val="00E27D84"/>
    <w:rsid w:val="00E30AB2"/>
    <w:rsid w:val="00E30FF1"/>
    <w:rsid w:val="00E31B4C"/>
    <w:rsid w:val="00E3291D"/>
    <w:rsid w:val="00E32AF8"/>
    <w:rsid w:val="00E33157"/>
    <w:rsid w:val="00E33728"/>
    <w:rsid w:val="00E338D7"/>
    <w:rsid w:val="00E34203"/>
    <w:rsid w:val="00E342D4"/>
    <w:rsid w:val="00E3444A"/>
    <w:rsid w:val="00E34524"/>
    <w:rsid w:val="00E347FD"/>
    <w:rsid w:val="00E348EC"/>
    <w:rsid w:val="00E34DEE"/>
    <w:rsid w:val="00E35306"/>
    <w:rsid w:val="00E354F2"/>
    <w:rsid w:val="00E35549"/>
    <w:rsid w:val="00E359B6"/>
    <w:rsid w:val="00E35BEA"/>
    <w:rsid w:val="00E35E3C"/>
    <w:rsid w:val="00E35FDC"/>
    <w:rsid w:val="00E3638F"/>
    <w:rsid w:val="00E36999"/>
    <w:rsid w:val="00E3708C"/>
    <w:rsid w:val="00E379C6"/>
    <w:rsid w:val="00E37A58"/>
    <w:rsid w:val="00E37E9C"/>
    <w:rsid w:val="00E401C5"/>
    <w:rsid w:val="00E4053D"/>
    <w:rsid w:val="00E40A99"/>
    <w:rsid w:val="00E40BAB"/>
    <w:rsid w:val="00E4102A"/>
    <w:rsid w:val="00E41307"/>
    <w:rsid w:val="00E4187B"/>
    <w:rsid w:val="00E41B0A"/>
    <w:rsid w:val="00E41C4D"/>
    <w:rsid w:val="00E41C57"/>
    <w:rsid w:val="00E41E51"/>
    <w:rsid w:val="00E424BB"/>
    <w:rsid w:val="00E425E3"/>
    <w:rsid w:val="00E42D72"/>
    <w:rsid w:val="00E42EF8"/>
    <w:rsid w:val="00E43AA7"/>
    <w:rsid w:val="00E43C0C"/>
    <w:rsid w:val="00E4428B"/>
    <w:rsid w:val="00E4469D"/>
    <w:rsid w:val="00E44AA1"/>
    <w:rsid w:val="00E44CF5"/>
    <w:rsid w:val="00E44D63"/>
    <w:rsid w:val="00E45B92"/>
    <w:rsid w:val="00E45DD0"/>
    <w:rsid w:val="00E45F4F"/>
    <w:rsid w:val="00E46845"/>
    <w:rsid w:val="00E47620"/>
    <w:rsid w:val="00E50370"/>
    <w:rsid w:val="00E504FD"/>
    <w:rsid w:val="00E50653"/>
    <w:rsid w:val="00E50924"/>
    <w:rsid w:val="00E5095F"/>
    <w:rsid w:val="00E50BCE"/>
    <w:rsid w:val="00E517A4"/>
    <w:rsid w:val="00E51A3A"/>
    <w:rsid w:val="00E51A3B"/>
    <w:rsid w:val="00E51C69"/>
    <w:rsid w:val="00E51C93"/>
    <w:rsid w:val="00E51DC0"/>
    <w:rsid w:val="00E51DF9"/>
    <w:rsid w:val="00E52881"/>
    <w:rsid w:val="00E52C04"/>
    <w:rsid w:val="00E52FE3"/>
    <w:rsid w:val="00E53CEA"/>
    <w:rsid w:val="00E53F98"/>
    <w:rsid w:val="00E5414F"/>
    <w:rsid w:val="00E54AAA"/>
    <w:rsid w:val="00E54F01"/>
    <w:rsid w:val="00E5511A"/>
    <w:rsid w:val="00E55172"/>
    <w:rsid w:val="00E5551F"/>
    <w:rsid w:val="00E556D0"/>
    <w:rsid w:val="00E5597A"/>
    <w:rsid w:val="00E55C56"/>
    <w:rsid w:val="00E55C69"/>
    <w:rsid w:val="00E56C71"/>
    <w:rsid w:val="00E56D5C"/>
    <w:rsid w:val="00E56E6C"/>
    <w:rsid w:val="00E57446"/>
    <w:rsid w:val="00E57C00"/>
    <w:rsid w:val="00E6076E"/>
    <w:rsid w:val="00E6096A"/>
    <w:rsid w:val="00E60999"/>
    <w:rsid w:val="00E60C1F"/>
    <w:rsid w:val="00E60D12"/>
    <w:rsid w:val="00E60D5A"/>
    <w:rsid w:val="00E60F44"/>
    <w:rsid w:val="00E61451"/>
    <w:rsid w:val="00E61653"/>
    <w:rsid w:val="00E62B6A"/>
    <w:rsid w:val="00E62C70"/>
    <w:rsid w:val="00E62E7A"/>
    <w:rsid w:val="00E63D4A"/>
    <w:rsid w:val="00E64D14"/>
    <w:rsid w:val="00E64F08"/>
    <w:rsid w:val="00E650CC"/>
    <w:rsid w:val="00E65230"/>
    <w:rsid w:val="00E65766"/>
    <w:rsid w:val="00E65C9A"/>
    <w:rsid w:val="00E66214"/>
    <w:rsid w:val="00E66575"/>
    <w:rsid w:val="00E6664B"/>
    <w:rsid w:val="00E66A4E"/>
    <w:rsid w:val="00E66BA0"/>
    <w:rsid w:val="00E67247"/>
    <w:rsid w:val="00E67482"/>
    <w:rsid w:val="00E67BA0"/>
    <w:rsid w:val="00E702E3"/>
    <w:rsid w:val="00E70800"/>
    <w:rsid w:val="00E70CC8"/>
    <w:rsid w:val="00E70D00"/>
    <w:rsid w:val="00E70D6E"/>
    <w:rsid w:val="00E716F2"/>
    <w:rsid w:val="00E7183E"/>
    <w:rsid w:val="00E71A6C"/>
    <w:rsid w:val="00E71BC1"/>
    <w:rsid w:val="00E727DD"/>
    <w:rsid w:val="00E72CE9"/>
    <w:rsid w:val="00E73B23"/>
    <w:rsid w:val="00E73BED"/>
    <w:rsid w:val="00E742B1"/>
    <w:rsid w:val="00E74446"/>
    <w:rsid w:val="00E747F2"/>
    <w:rsid w:val="00E74943"/>
    <w:rsid w:val="00E74DE7"/>
    <w:rsid w:val="00E74F62"/>
    <w:rsid w:val="00E75222"/>
    <w:rsid w:val="00E756A4"/>
    <w:rsid w:val="00E75BB6"/>
    <w:rsid w:val="00E75C2A"/>
    <w:rsid w:val="00E7600F"/>
    <w:rsid w:val="00E7641D"/>
    <w:rsid w:val="00E766DB"/>
    <w:rsid w:val="00E76D29"/>
    <w:rsid w:val="00E77146"/>
    <w:rsid w:val="00E77528"/>
    <w:rsid w:val="00E77B72"/>
    <w:rsid w:val="00E804A2"/>
    <w:rsid w:val="00E809B5"/>
    <w:rsid w:val="00E809DE"/>
    <w:rsid w:val="00E80AE7"/>
    <w:rsid w:val="00E81087"/>
    <w:rsid w:val="00E810B5"/>
    <w:rsid w:val="00E810D4"/>
    <w:rsid w:val="00E81147"/>
    <w:rsid w:val="00E811C8"/>
    <w:rsid w:val="00E812E0"/>
    <w:rsid w:val="00E81FB8"/>
    <w:rsid w:val="00E828C6"/>
    <w:rsid w:val="00E82CEC"/>
    <w:rsid w:val="00E83DEB"/>
    <w:rsid w:val="00E84924"/>
    <w:rsid w:val="00E84977"/>
    <w:rsid w:val="00E84F5A"/>
    <w:rsid w:val="00E85317"/>
    <w:rsid w:val="00E857B4"/>
    <w:rsid w:val="00E858C6"/>
    <w:rsid w:val="00E8594C"/>
    <w:rsid w:val="00E85B3F"/>
    <w:rsid w:val="00E85C29"/>
    <w:rsid w:val="00E863CE"/>
    <w:rsid w:val="00E86619"/>
    <w:rsid w:val="00E86631"/>
    <w:rsid w:val="00E8705A"/>
    <w:rsid w:val="00E87232"/>
    <w:rsid w:val="00E87685"/>
    <w:rsid w:val="00E87919"/>
    <w:rsid w:val="00E90192"/>
    <w:rsid w:val="00E903FC"/>
    <w:rsid w:val="00E905D1"/>
    <w:rsid w:val="00E90973"/>
    <w:rsid w:val="00E909B3"/>
    <w:rsid w:val="00E91052"/>
    <w:rsid w:val="00E9106E"/>
    <w:rsid w:val="00E9149F"/>
    <w:rsid w:val="00E9174E"/>
    <w:rsid w:val="00E918FA"/>
    <w:rsid w:val="00E91909"/>
    <w:rsid w:val="00E922EB"/>
    <w:rsid w:val="00E92C4E"/>
    <w:rsid w:val="00E93811"/>
    <w:rsid w:val="00E93F57"/>
    <w:rsid w:val="00E958D1"/>
    <w:rsid w:val="00E959EF"/>
    <w:rsid w:val="00E95B51"/>
    <w:rsid w:val="00E95D76"/>
    <w:rsid w:val="00E966D7"/>
    <w:rsid w:val="00E9690A"/>
    <w:rsid w:val="00E96A2D"/>
    <w:rsid w:val="00E96CA1"/>
    <w:rsid w:val="00E96F01"/>
    <w:rsid w:val="00E971EC"/>
    <w:rsid w:val="00E9758B"/>
    <w:rsid w:val="00E9770B"/>
    <w:rsid w:val="00E97981"/>
    <w:rsid w:val="00E97B1E"/>
    <w:rsid w:val="00E97B99"/>
    <w:rsid w:val="00EA0070"/>
    <w:rsid w:val="00EA04EB"/>
    <w:rsid w:val="00EA0AFD"/>
    <w:rsid w:val="00EA0D41"/>
    <w:rsid w:val="00EA0E24"/>
    <w:rsid w:val="00EA0E8B"/>
    <w:rsid w:val="00EA0F31"/>
    <w:rsid w:val="00EA1061"/>
    <w:rsid w:val="00EA16C4"/>
    <w:rsid w:val="00EA1CE0"/>
    <w:rsid w:val="00EA1DDB"/>
    <w:rsid w:val="00EA1E5E"/>
    <w:rsid w:val="00EA2039"/>
    <w:rsid w:val="00EA2105"/>
    <w:rsid w:val="00EA240A"/>
    <w:rsid w:val="00EA24EB"/>
    <w:rsid w:val="00EA25A3"/>
    <w:rsid w:val="00EA2F7C"/>
    <w:rsid w:val="00EA3577"/>
    <w:rsid w:val="00EA3A50"/>
    <w:rsid w:val="00EA43B0"/>
    <w:rsid w:val="00EA517C"/>
    <w:rsid w:val="00EA517F"/>
    <w:rsid w:val="00EA545E"/>
    <w:rsid w:val="00EA54E6"/>
    <w:rsid w:val="00EA5CD8"/>
    <w:rsid w:val="00EA60F8"/>
    <w:rsid w:val="00EA6424"/>
    <w:rsid w:val="00EA6A75"/>
    <w:rsid w:val="00EA7548"/>
    <w:rsid w:val="00EA7989"/>
    <w:rsid w:val="00EA7ED9"/>
    <w:rsid w:val="00EA7FD9"/>
    <w:rsid w:val="00EB09DD"/>
    <w:rsid w:val="00EB0FA6"/>
    <w:rsid w:val="00EB1962"/>
    <w:rsid w:val="00EB1A63"/>
    <w:rsid w:val="00EB39D9"/>
    <w:rsid w:val="00EB3BC0"/>
    <w:rsid w:val="00EB3C8D"/>
    <w:rsid w:val="00EB3D23"/>
    <w:rsid w:val="00EB3DD4"/>
    <w:rsid w:val="00EB42EE"/>
    <w:rsid w:val="00EB4629"/>
    <w:rsid w:val="00EB470F"/>
    <w:rsid w:val="00EB5E59"/>
    <w:rsid w:val="00EB6203"/>
    <w:rsid w:val="00EB6469"/>
    <w:rsid w:val="00EB65D2"/>
    <w:rsid w:val="00EB6AE9"/>
    <w:rsid w:val="00EB6DCC"/>
    <w:rsid w:val="00EB7082"/>
    <w:rsid w:val="00EB7BF0"/>
    <w:rsid w:val="00EB7EE1"/>
    <w:rsid w:val="00EC0241"/>
    <w:rsid w:val="00EC090F"/>
    <w:rsid w:val="00EC0C84"/>
    <w:rsid w:val="00EC143A"/>
    <w:rsid w:val="00EC1788"/>
    <w:rsid w:val="00EC20CD"/>
    <w:rsid w:val="00EC23BA"/>
    <w:rsid w:val="00EC2649"/>
    <w:rsid w:val="00EC2BEF"/>
    <w:rsid w:val="00EC2D66"/>
    <w:rsid w:val="00EC2E5F"/>
    <w:rsid w:val="00EC31FD"/>
    <w:rsid w:val="00EC358F"/>
    <w:rsid w:val="00EC3594"/>
    <w:rsid w:val="00EC376C"/>
    <w:rsid w:val="00EC384F"/>
    <w:rsid w:val="00EC3D1B"/>
    <w:rsid w:val="00EC3E6D"/>
    <w:rsid w:val="00EC3EBA"/>
    <w:rsid w:val="00EC3F04"/>
    <w:rsid w:val="00EC43F9"/>
    <w:rsid w:val="00EC51DD"/>
    <w:rsid w:val="00EC52FA"/>
    <w:rsid w:val="00EC5898"/>
    <w:rsid w:val="00EC5932"/>
    <w:rsid w:val="00EC5D0C"/>
    <w:rsid w:val="00EC5E1A"/>
    <w:rsid w:val="00EC6175"/>
    <w:rsid w:val="00EC630A"/>
    <w:rsid w:val="00EC66FC"/>
    <w:rsid w:val="00EC753E"/>
    <w:rsid w:val="00EC7E64"/>
    <w:rsid w:val="00EC7F22"/>
    <w:rsid w:val="00ED0013"/>
    <w:rsid w:val="00ED004B"/>
    <w:rsid w:val="00ED020E"/>
    <w:rsid w:val="00ED0B6D"/>
    <w:rsid w:val="00ED14CC"/>
    <w:rsid w:val="00ED1817"/>
    <w:rsid w:val="00ED1988"/>
    <w:rsid w:val="00ED1C67"/>
    <w:rsid w:val="00ED1FDD"/>
    <w:rsid w:val="00ED2125"/>
    <w:rsid w:val="00ED2225"/>
    <w:rsid w:val="00ED23F1"/>
    <w:rsid w:val="00ED3053"/>
    <w:rsid w:val="00ED4411"/>
    <w:rsid w:val="00ED4479"/>
    <w:rsid w:val="00ED4D4C"/>
    <w:rsid w:val="00ED4E84"/>
    <w:rsid w:val="00ED556F"/>
    <w:rsid w:val="00ED5627"/>
    <w:rsid w:val="00ED6061"/>
    <w:rsid w:val="00ED7691"/>
    <w:rsid w:val="00ED7F34"/>
    <w:rsid w:val="00ED7F93"/>
    <w:rsid w:val="00EE03E1"/>
    <w:rsid w:val="00EE0480"/>
    <w:rsid w:val="00EE09B0"/>
    <w:rsid w:val="00EE0DA6"/>
    <w:rsid w:val="00EE1084"/>
    <w:rsid w:val="00EE13D1"/>
    <w:rsid w:val="00EE13E5"/>
    <w:rsid w:val="00EE14D2"/>
    <w:rsid w:val="00EE1779"/>
    <w:rsid w:val="00EE181F"/>
    <w:rsid w:val="00EE19BA"/>
    <w:rsid w:val="00EE19C9"/>
    <w:rsid w:val="00EE1EA0"/>
    <w:rsid w:val="00EE2613"/>
    <w:rsid w:val="00EE27FE"/>
    <w:rsid w:val="00EE2C88"/>
    <w:rsid w:val="00EE2F84"/>
    <w:rsid w:val="00EE35A7"/>
    <w:rsid w:val="00EE3954"/>
    <w:rsid w:val="00EE3B01"/>
    <w:rsid w:val="00EE4D19"/>
    <w:rsid w:val="00EE52AA"/>
    <w:rsid w:val="00EE572E"/>
    <w:rsid w:val="00EE5D7C"/>
    <w:rsid w:val="00EE5E2A"/>
    <w:rsid w:val="00EE5E31"/>
    <w:rsid w:val="00EE67C6"/>
    <w:rsid w:val="00EE6F2B"/>
    <w:rsid w:val="00EE73FF"/>
    <w:rsid w:val="00EE7838"/>
    <w:rsid w:val="00EE79C5"/>
    <w:rsid w:val="00EE7D54"/>
    <w:rsid w:val="00EF0284"/>
    <w:rsid w:val="00EF06CB"/>
    <w:rsid w:val="00EF0F80"/>
    <w:rsid w:val="00EF1A52"/>
    <w:rsid w:val="00EF1C38"/>
    <w:rsid w:val="00EF22F0"/>
    <w:rsid w:val="00EF253E"/>
    <w:rsid w:val="00EF2559"/>
    <w:rsid w:val="00EF26CC"/>
    <w:rsid w:val="00EF2845"/>
    <w:rsid w:val="00EF2867"/>
    <w:rsid w:val="00EF2E16"/>
    <w:rsid w:val="00EF2F4E"/>
    <w:rsid w:val="00EF3106"/>
    <w:rsid w:val="00EF31D1"/>
    <w:rsid w:val="00EF32AC"/>
    <w:rsid w:val="00EF378B"/>
    <w:rsid w:val="00EF3973"/>
    <w:rsid w:val="00EF4247"/>
    <w:rsid w:val="00EF4294"/>
    <w:rsid w:val="00EF42C3"/>
    <w:rsid w:val="00EF4770"/>
    <w:rsid w:val="00EF4AF0"/>
    <w:rsid w:val="00EF4D00"/>
    <w:rsid w:val="00EF532E"/>
    <w:rsid w:val="00EF5341"/>
    <w:rsid w:val="00EF54BE"/>
    <w:rsid w:val="00EF5769"/>
    <w:rsid w:val="00EF58D9"/>
    <w:rsid w:val="00EF5DEC"/>
    <w:rsid w:val="00EF5E1A"/>
    <w:rsid w:val="00EF640C"/>
    <w:rsid w:val="00EF6756"/>
    <w:rsid w:val="00EF6A19"/>
    <w:rsid w:val="00EF6D00"/>
    <w:rsid w:val="00EF6ED0"/>
    <w:rsid w:val="00EF6F1D"/>
    <w:rsid w:val="00EF727C"/>
    <w:rsid w:val="00EF7309"/>
    <w:rsid w:val="00EF759D"/>
    <w:rsid w:val="00EF766C"/>
    <w:rsid w:val="00EF798C"/>
    <w:rsid w:val="00EF7A01"/>
    <w:rsid w:val="00F00D71"/>
    <w:rsid w:val="00F00D7F"/>
    <w:rsid w:val="00F00FAC"/>
    <w:rsid w:val="00F0110A"/>
    <w:rsid w:val="00F0252D"/>
    <w:rsid w:val="00F0255B"/>
    <w:rsid w:val="00F02650"/>
    <w:rsid w:val="00F02A8A"/>
    <w:rsid w:val="00F0362E"/>
    <w:rsid w:val="00F0399B"/>
    <w:rsid w:val="00F03F08"/>
    <w:rsid w:val="00F04182"/>
    <w:rsid w:val="00F042AD"/>
    <w:rsid w:val="00F0452A"/>
    <w:rsid w:val="00F047E7"/>
    <w:rsid w:val="00F04A8F"/>
    <w:rsid w:val="00F04F0B"/>
    <w:rsid w:val="00F0556D"/>
    <w:rsid w:val="00F05EB3"/>
    <w:rsid w:val="00F06279"/>
    <w:rsid w:val="00F06774"/>
    <w:rsid w:val="00F068C8"/>
    <w:rsid w:val="00F069E9"/>
    <w:rsid w:val="00F06BC2"/>
    <w:rsid w:val="00F06E16"/>
    <w:rsid w:val="00F07F55"/>
    <w:rsid w:val="00F1014F"/>
    <w:rsid w:val="00F10511"/>
    <w:rsid w:val="00F1078B"/>
    <w:rsid w:val="00F10970"/>
    <w:rsid w:val="00F117FF"/>
    <w:rsid w:val="00F11AAA"/>
    <w:rsid w:val="00F11B71"/>
    <w:rsid w:val="00F11D36"/>
    <w:rsid w:val="00F11E77"/>
    <w:rsid w:val="00F12BC4"/>
    <w:rsid w:val="00F12F9A"/>
    <w:rsid w:val="00F137E5"/>
    <w:rsid w:val="00F14B66"/>
    <w:rsid w:val="00F14D31"/>
    <w:rsid w:val="00F14DA1"/>
    <w:rsid w:val="00F150E3"/>
    <w:rsid w:val="00F15349"/>
    <w:rsid w:val="00F15CE0"/>
    <w:rsid w:val="00F1635E"/>
    <w:rsid w:val="00F166BB"/>
    <w:rsid w:val="00F17840"/>
    <w:rsid w:val="00F17C4B"/>
    <w:rsid w:val="00F17FB5"/>
    <w:rsid w:val="00F20425"/>
    <w:rsid w:val="00F20B56"/>
    <w:rsid w:val="00F2165F"/>
    <w:rsid w:val="00F2179F"/>
    <w:rsid w:val="00F2189D"/>
    <w:rsid w:val="00F21961"/>
    <w:rsid w:val="00F21AAD"/>
    <w:rsid w:val="00F21ECB"/>
    <w:rsid w:val="00F227F4"/>
    <w:rsid w:val="00F2388C"/>
    <w:rsid w:val="00F23A94"/>
    <w:rsid w:val="00F23CC5"/>
    <w:rsid w:val="00F24326"/>
    <w:rsid w:val="00F2467F"/>
    <w:rsid w:val="00F25055"/>
    <w:rsid w:val="00F2546D"/>
    <w:rsid w:val="00F25F59"/>
    <w:rsid w:val="00F265F3"/>
    <w:rsid w:val="00F26626"/>
    <w:rsid w:val="00F26758"/>
    <w:rsid w:val="00F26829"/>
    <w:rsid w:val="00F26EC7"/>
    <w:rsid w:val="00F2730A"/>
    <w:rsid w:val="00F2732A"/>
    <w:rsid w:val="00F274FF"/>
    <w:rsid w:val="00F27A3C"/>
    <w:rsid w:val="00F3019C"/>
    <w:rsid w:val="00F3033D"/>
    <w:rsid w:val="00F3042C"/>
    <w:rsid w:val="00F30519"/>
    <w:rsid w:val="00F30E12"/>
    <w:rsid w:val="00F3190D"/>
    <w:rsid w:val="00F3191E"/>
    <w:rsid w:val="00F31BB4"/>
    <w:rsid w:val="00F323B3"/>
    <w:rsid w:val="00F32AF8"/>
    <w:rsid w:val="00F32DD1"/>
    <w:rsid w:val="00F331D6"/>
    <w:rsid w:val="00F33620"/>
    <w:rsid w:val="00F33D6D"/>
    <w:rsid w:val="00F33E9A"/>
    <w:rsid w:val="00F33FA7"/>
    <w:rsid w:val="00F340ED"/>
    <w:rsid w:val="00F34403"/>
    <w:rsid w:val="00F34819"/>
    <w:rsid w:val="00F34AA6"/>
    <w:rsid w:val="00F353DF"/>
    <w:rsid w:val="00F35B43"/>
    <w:rsid w:val="00F35DD6"/>
    <w:rsid w:val="00F36435"/>
    <w:rsid w:val="00F36C05"/>
    <w:rsid w:val="00F36E48"/>
    <w:rsid w:val="00F370C5"/>
    <w:rsid w:val="00F37437"/>
    <w:rsid w:val="00F37F5D"/>
    <w:rsid w:val="00F405C5"/>
    <w:rsid w:val="00F411A8"/>
    <w:rsid w:val="00F411FF"/>
    <w:rsid w:val="00F413AD"/>
    <w:rsid w:val="00F413BC"/>
    <w:rsid w:val="00F417AF"/>
    <w:rsid w:val="00F41DA4"/>
    <w:rsid w:val="00F41FBB"/>
    <w:rsid w:val="00F4296E"/>
    <w:rsid w:val="00F42B69"/>
    <w:rsid w:val="00F42BED"/>
    <w:rsid w:val="00F42D2F"/>
    <w:rsid w:val="00F42EE0"/>
    <w:rsid w:val="00F43C4E"/>
    <w:rsid w:val="00F43E87"/>
    <w:rsid w:val="00F44787"/>
    <w:rsid w:val="00F44899"/>
    <w:rsid w:val="00F448CF"/>
    <w:rsid w:val="00F44973"/>
    <w:rsid w:val="00F45360"/>
    <w:rsid w:val="00F45AFF"/>
    <w:rsid w:val="00F4616E"/>
    <w:rsid w:val="00F462DA"/>
    <w:rsid w:val="00F4652D"/>
    <w:rsid w:val="00F46767"/>
    <w:rsid w:val="00F4686F"/>
    <w:rsid w:val="00F46DE6"/>
    <w:rsid w:val="00F47365"/>
    <w:rsid w:val="00F47596"/>
    <w:rsid w:val="00F4793C"/>
    <w:rsid w:val="00F47B99"/>
    <w:rsid w:val="00F47D4F"/>
    <w:rsid w:val="00F5003A"/>
    <w:rsid w:val="00F50131"/>
    <w:rsid w:val="00F507C1"/>
    <w:rsid w:val="00F50849"/>
    <w:rsid w:val="00F50BD1"/>
    <w:rsid w:val="00F514B8"/>
    <w:rsid w:val="00F51E76"/>
    <w:rsid w:val="00F51F2E"/>
    <w:rsid w:val="00F527CC"/>
    <w:rsid w:val="00F52B98"/>
    <w:rsid w:val="00F52D72"/>
    <w:rsid w:val="00F53165"/>
    <w:rsid w:val="00F53F8F"/>
    <w:rsid w:val="00F54051"/>
    <w:rsid w:val="00F54C28"/>
    <w:rsid w:val="00F54F8F"/>
    <w:rsid w:val="00F551E0"/>
    <w:rsid w:val="00F55208"/>
    <w:rsid w:val="00F55394"/>
    <w:rsid w:val="00F559D9"/>
    <w:rsid w:val="00F559EA"/>
    <w:rsid w:val="00F55A02"/>
    <w:rsid w:val="00F56849"/>
    <w:rsid w:val="00F56E9E"/>
    <w:rsid w:val="00F57CFF"/>
    <w:rsid w:val="00F600F7"/>
    <w:rsid w:val="00F60751"/>
    <w:rsid w:val="00F608A9"/>
    <w:rsid w:val="00F60EAF"/>
    <w:rsid w:val="00F6136E"/>
    <w:rsid w:val="00F614EB"/>
    <w:rsid w:val="00F6153F"/>
    <w:rsid w:val="00F616DF"/>
    <w:rsid w:val="00F61B3D"/>
    <w:rsid w:val="00F61DEB"/>
    <w:rsid w:val="00F622A4"/>
    <w:rsid w:val="00F62863"/>
    <w:rsid w:val="00F63557"/>
    <w:rsid w:val="00F6366F"/>
    <w:rsid w:val="00F63AF8"/>
    <w:rsid w:val="00F64172"/>
    <w:rsid w:val="00F65633"/>
    <w:rsid w:val="00F65C42"/>
    <w:rsid w:val="00F66E1C"/>
    <w:rsid w:val="00F66EB1"/>
    <w:rsid w:val="00F67201"/>
    <w:rsid w:val="00F67784"/>
    <w:rsid w:val="00F67797"/>
    <w:rsid w:val="00F67813"/>
    <w:rsid w:val="00F7021C"/>
    <w:rsid w:val="00F703C1"/>
    <w:rsid w:val="00F707B3"/>
    <w:rsid w:val="00F70B0A"/>
    <w:rsid w:val="00F713E2"/>
    <w:rsid w:val="00F71469"/>
    <w:rsid w:val="00F71AC9"/>
    <w:rsid w:val="00F722E2"/>
    <w:rsid w:val="00F72DE3"/>
    <w:rsid w:val="00F72E23"/>
    <w:rsid w:val="00F731EF"/>
    <w:rsid w:val="00F7348C"/>
    <w:rsid w:val="00F734C8"/>
    <w:rsid w:val="00F73B26"/>
    <w:rsid w:val="00F73F6A"/>
    <w:rsid w:val="00F74277"/>
    <w:rsid w:val="00F74F72"/>
    <w:rsid w:val="00F751DB"/>
    <w:rsid w:val="00F756A0"/>
    <w:rsid w:val="00F756BB"/>
    <w:rsid w:val="00F75727"/>
    <w:rsid w:val="00F758C1"/>
    <w:rsid w:val="00F75C3B"/>
    <w:rsid w:val="00F75D72"/>
    <w:rsid w:val="00F76068"/>
    <w:rsid w:val="00F763C1"/>
    <w:rsid w:val="00F764C8"/>
    <w:rsid w:val="00F76A69"/>
    <w:rsid w:val="00F7753F"/>
    <w:rsid w:val="00F776CE"/>
    <w:rsid w:val="00F779D6"/>
    <w:rsid w:val="00F77FBE"/>
    <w:rsid w:val="00F801C2"/>
    <w:rsid w:val="00F80360"/>
    <w:rsid w:val="00F80BBF"/>
    <w:rsid w:val="00F80DA0"/>
    <w:rsid w:val="00F816D9"/>
    <w:rsid w:val="00F81823"/>
    <w:rsid w:val="00F8203F"/>
    <w:rsid w:val="00F82064"/>
    <w:rsid w:val="00F822A8"/>
    <w:rsid w:val="00F82343"/>
    <w:rsid w:val="00F823AF"/>
    <w:rsid w:val="00F826F2"/>
    <w:rsid w:val="00F827C8"/>
    <w:rsid w:val="00F82AC3"/>
    <w:rsid w:val="00F82CBE"/>
    <w:rsid w:val="00F832F3"/>
    <w:rsid w:val="00F83A20"/>
    <w:rsid w:val="00F84296"/>
    <w:rsid w:val="00F85102"/>
    <w:rsid w:val="00F8531D"/>
    <w:rsid w:val="00F85701"/>
    <w:rsid w:val="00F858F6"/>
    <w:rsid w:val="00F85953"/>
    <w:rsid w:val="00F85F3E"/>
    <w:rsid w:val="00F86555"/>
    <w:rsid w:val="00F872A2"/>
    <w:rsid w:val="00F8734A"/>
    <w:rsid w:val="00F8735C"/>
    <w:rsid w:val="00F875FF"/>
    <w:rsid w:val="00F87A7B"/>
    <w:rsid w:val="00F87C00"/>
    <w:rsid w:val="00F87EB0"/>
    <w:rsid w:val="00F900F4"/>
    <w:rsid w:val="00F9034C"/>
    <w:rsid w:val="00F90459"/>
    <w:rsid w:val="00F9082E"/>
    <w:rsid w:val="00F9099D"/>
    <w:rsid w:val="00F91198"/>
    <w:rsid w:val="00F9145F"/>
    <w:rsid w:val="00F91D5F"/>
    <w:rsid w:val="00F91E67"/>
    <w:rsid w:val="00F91F3C"/>
    <w:rsid w:val="00F92F16"/>
    <w:rsid w:val="00F92FDE"/>
    <w:rsid w:val="00F93169"/>
    <w:rsid w:val="00F9316E"/>
    <w:rsid w:val="00F93476"/>
    <w:rsid w:val="00F93606"/>
    <w:rsid w:val="00F936E0"/>
    <w:rsid w:val="00F936FE"/>
    <w:rsid w:val="00F938AA"/>
    <w:rsid w:val="00F93A0D"/>
    <w:rsid w:val="00F93AB8"/>
    <w:rsid w:val="00F93E24"/>
    <w:rsid w:val="00F940E7"/>
    <w:rsid w:val="00F94567"/>
    <w:rsid w:val="00F9481A"/>
    <w:rsid w:val="00F94E82"/>
    <w:rsid w:val="00F952B5"/>
    <w:rsid w:val="00F95333"/>
    <w:rsid w:val="00F9566A"/>
    <w:rsid w:val="00F96244"/>
    <w:rsid w:val="00F968AD"/>
    <w:rsid w:val="00F96A9A"/>
    <w:rsid w:val="00F96DA3"/>
    <w:rsid w:val="00F9750F"/>
    <w:rsid w:val="00FA00C7"/>
    <w:rsid w:val="00FA0541"/>
    <w:rsid w:val="00FA05CC"/>
    <w:rsid w:val="00FA05F2"/>
    <w:rsid w:val="00FA07D7"/>
    <w:rsid w:val="00FA136A"/>
    <w:rsid w:val="00FA14FC"/>
    <w:rsid w:val="00FA1F67"/>
    <w:rsid w:val="00FA2040"/>
    <w:rsid w:val="00FA22ED"/>
    <w:rsid w:val="00FA2804"/>
    <w:rsid w:val="00FA29C0"/>
    <w:rsid w:val="00FA2DBC"/>
    <w:rsid w:val="00FA33BA"/>
    <w:rsid w:val="00FA35B7"/>
    <w:rsid w:val="00FA3DF0"/>
    <w:rsid w:val="00FA4870"/>
    <w:rsid w:val="00FA4F95"/>
    <w:rsid w:val="00FA4FA4"/>
    <w:rsid w:val="00FA528F"/>
    <w:rsid w:val="00FA57EC"/>
    <w:rsid w:val="00FA5A60"/>
    <w:rsid w:val="00FA5E25"/>
    <w:rsid w:val="00FA5EDE"/>
    <w:rsid w:val="00FA5FD3"/>
    <w:rsid w:val="00FA6045"/>
    <w:rsid w:val="00FA674B"/>
    <w:rsid w:val="00FA6B60"/>
    <w:rsid w:val="00FA720E"/>
    <w:rsid w:val="00FA7624"/>
    <w:rsid w:val="00FA77EA"/>
    <w:rsid w:val="00FA7A08"/>
    <w:rsid w:val="00FA7A51"/>
    <w:rsid w:val="00FB0131"/>
    <w:rsid w:val="00FB0A60"/>
    <w:rsid w:val="00FB0B6E"/>
    <w:rsid w:val="00FB0C3C"/>
    <w:rsid w:val="00FB1196"/>
    <w:rsid w:val="00FB139D"/>
    <w:rsid w:val="00FB15CA"/>
    <w:rsid w:val="00FB1C17"/>
    <w:rsid w:val="00FB1DC9"/>
    <w:rsid w:val="00FB1EA9"/>
    <w:rsid w:val="00FB1F0E"/>
    <w:rsid w:val="00FB2596"/>
    <w:rsid w:val="00FB32D2"/>
    <w:rsid w:val="00FB371D"/>
    <w:rsid w:val="00FB3AF0"/>
    <w:rsid w:val="00FB3BC3"/>
    <w:rsid w:val="00FB421F"/>
    <w:rsid w:val="00FB4CD6"/>
    <w:rsid w:val="00FB4DD0"/>
    <w:rsid w:val="00FB5070"/>
    <w:rsid w:val="00FB51FB"/>
    <w:rsid w:val="00FB5596"/>
    <w:rsid w:val="00FB6180"/>
    <w:rsid w:val="00FB6839"/>
    <w:rsid w:val="00FB692F"/>
    <w:rsid w:val="00FB6FC8"/>
    <w:rsid w:val="00FB7713"/>
    <w:rsid w:val="00FB7905"/>
    <w:rsid w:val="00FB7F56"/>
    <w:rsid w:val="00FB7FE1"/>
    <w:rsid w:val="00FC00E4"/>
    <w:rsid w:val="00FC0138"/>
    <w:rsid w:val="00FC053A"/>
    <w:rsid w:val="00FC0623"/>
    <w:rsid w:val="00FC0641"/>
    <w:rsid w:val="00FC079F"/>
    <w:rsid w:val="00FC1371"/>
    <w:rsid w:val="00FC1C22"/>
    <w:rsid w:val="00FC26E7"/>
    <w:rsid w:val="00FC2DB5"/>
    <w:rsid w:val="00FC34C6"/>
    <w:rsid w:val="00FC389B"/>
    <w:rsid w:val="00FC38E9"/>
    <w:rsid w:val="00FC39C3"/>
    <w:rsid w:val="00FC3A4A"/>
    <w:rsid w:val="00FC426A"/>
    <w:rsid w:val="00FC4B09"/>
    <w:rsid w:val="00FC4D1F"/>
    <w:rsid w:val="00FC4DE5"/>
    <w:rsid w:val="00FC4E18"/>
    <w:rsid w:val="00FC4F87"/>
    <w:rsid w:val="00FC5437"/>
    <w:rsid w:val="00FC57BD"/>
    <w:rsid w:val="00FC5C1B"/>
    <w:rsid w:val="00FC62A1"/>
    <w:rsid w:val="00FC6B1F"/>
    <w:rsid w:val="00FC6C52"/>
    <w:rsid w:val="00FC6FD5"/>
    <w:rsid w:val="00FC7228"/>
    <w:rsid w:val="00FC72A5"/>
    <w:rsid w:val="00FC7388"/>
    <w:rsid w:val="00FC7401"/>
    <w:rsid w:val="00FC77DF"/>
    <w:rsid w:val="00FC7886"/>
    <w:rsid w:val="00FC790E"/>
    <w:rsid w:val="00FC7AA3"/>
    <w:rsid w:val="00FC7D8C"/>
    <w:rsid w:val="00FD0049"/>
    <w:rsid w:val="00FD005D"/>
    <w:rsid w:val="00FD0737"/>
    <w:rsid w:val="00FD0A44"/>
    <w:rsid w:val="00FD0E02"/>
    <w:rsid w:val="00FD0EAE"/>
    <w:rsid w:val="00FD117D"/>
    <w:rsid w:val="00FD183D"/>
    <w:rsid w:val="00FD1A3F"/>
    <w:rsid w:val="00FD1C29"/>
    <w:rsid w:val="00FD2247"/>
    <w:rsid w:val="00FD267B"/>
    <w:rsid w:val="00FD2824"/>
    <w:rsid w:val="00FD2A66"/>
    <w:rsid w:val="00FD2B62"/>
    <w:rsid w:val="00FD2C85"/>
    <w:rsid w:val="00FD2D78"/>
    <w:rsid w:val="00FD2DA9"/>
    <w:rsid w:val="00FD3442"/>
    <w:rsid w:val="00FD39AA"/>
    <w:rsid w:val="00FD3E80"/>
    <w:rsid w:val="00FD457E"/>
    <w:rsid w:val="00FD4848"/>
    <w:rsid w:val="00FD55B6"/>
    <w:rsid w:val="00FD60FA"/>
    <w:rsid w:val="00FD61D7"/>
    <w:rsid w:val="00FD6327"/>
    <w:rsid w:val="00FD6467"/>
    <w:rsid w:val="00FD6619"/>
    <w:rsid w:val="00FD6758"/>
    <w:rsid w:val="00FD696E"/>
    <w:rsid w:val="00FD69B8"/>
    <w:rsid w:val="00FD7090"/>
    <w:rsid w:val="00FD79D4"/>
    <w:rsid w:val="00FD7A93"/>
    <w:rsid w:val="00FD7FC3"/>
    <w:rsid w:val="00FE01C6"/>
    <w:rsid w:val="00FE01EE"/>
    <w:rsid w:val="00FE05A2"/>
    <w:rsid w:val="00FE0887"/>
    <w:rsid w:val="00FE0E71"/>
    <w:rsid w:val="00FE1E69"/>
    <w:rsid w:val="00FE255B"/>
    <w:rsid w:val="00FE2AD0"/>
    <w:rsid w:val="00FE2ED0"/>
    <w:rsid w:val="00FE3031"/>
    <w:rsid w:val="00FE3803"/>
    <w:rsid w:val="00FE3F82"/>
    <w:rsid w:val="00FE4154"/>
    <w:rsid w:val="00FE435D"/>
    <w:rsid w:val="00FE43F5"/>
    <w:rsid w:val="00FE4A7D"/>
    <w:rsid w:val="00FE4E05"/>
    <w:rsid w:val="00FE529D"/>
    <w:rsid w:val="00FE53EF"/>
    <w:rsid w:val="00FE5423"/>
    <w:rsid w:val="00FE5604"/>
    <w:rsid w:val="00FE5647"/>
    <w:rsid w:val="00FE6086"/>
    <w:rsid w:val="00FE64E2"/>
    <w:rsid w:val="00FE6B88"/>
    <w:rsid w:val="00FE6F92"/>
    <w:rsid w:val="00FE7B95"/>
    <w:rsid w:val="00FE7E0D"/>
    <w:rsid w:val="00FF01F0"/>
    <w:rsid w:val="00FF0215"/>
    <w:rsid w:val="00FF048E"/>
    <w:rsid w:val="00FF0B4F"/>
    <w:rsid w:val="00FF0F02"/>
    <w:rsid w:val="00FF1065"/>
    <w:rsid w:val="00FF1468"/>
    <w:rsid w:val="00FF16F7"/>
    <w:rsid w:val="00FF1A29"/>
    <w:rsid w:val="00FF1C35"/>
    <w:rsid w:val="00FF1DFB"/>
    <w:rsid w:val="00FF20DC"/>
    <w:rsid w:val="00FF26B2"/>
    <w:rsid w:val="00FF2E8A"/>
    <w:rsid w:val="00FF456C"/>
    <w:rsid w:val="00FF47CB"/>
    <w:rsid w:val="00FF4BC5"/>
    <w:rsid w:val="00FF51BB"/>
    <w:rsid w:val="00FF523C"/>
    <w:rsid w:val="00FF5E24"/>
    <w:rsid w:val="00FF6332"/>
    <w:rsid w:val="00FF66C6"/>
    <w:rsid w:val="00FF6822"/>
    <w:rsid w:val="00FF69BF"/>
    <w:rsid w:val="00FF69E2"/>
    <w:rsid w:val="00FF6B8B"/>
    <w:rsid w:val="00FF6DDA"/>
    <w:rsid w:val="00FF6E62"/>
    <w:rsid w:val="00FF72A2"/>
    <w:rsid w:val="00FF7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41"/>
    <o:shapelayout v:ext="edit">
      <o:idmap v:ext="edit" data="1"/>
    </o:shapelayout>
  </w:shapeDefaults>
  <w:decimalSymbol w:val="."/>
  <w:listSeparator w:val=","/>
  <w14:docId w14:val="18414721"/>
  <w15:docId w15:val="{3EBEA5E8-B692-4753-A3D3-AB609402FD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8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1FA1"/>
    <w:pPr>
      <w:jc w:val="both"/>
    </w:pPr>
    <w:rPr>
      <w:rFonts w:asciiTheme="majorBidi" w:hAnsiTheme="majorBidi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195A"/>
    <w:pPr>
      <w:keepNext/>
      <w:keepLines/>
      <w:numPr>
        <w:numId w:val="1"/>
      </w:numPr>
      <w:spacing w:before="240" w:after="240"/>
      <w:outlineLvl w:val="0"/>
    </w:pPr>
    <w:rPr>
      <w:rFonts w:eastAsiaTheme="majorEastAsia" w:cstheme="majorBidi"/>
      <w:b/>
      <w:color w:val="000000" w:themeColor="text1"/>
      <w:sz w:val="32"/>
      <w:szCs w:val="32"/>
      <w14:numForm w14:val="lining"/>
      <w14:numSpacing w14:val="proportional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0796E"/>
    <w:pPr>
      <w:keepNext/>
      <w:keepLines/>
      <w:numPr>
        <w:ilvl w:val="1"/>
        <w:numId w:val="1"/>
      </w:numPr>
      <w:spacing w:before="240" w:after="240"/>
      <w:ind w:left="576"/>
      <w:outlineLvl w:val="1"/>
    </w:pPr>
    <w:rPr>
      <w:rFonts w:eastAsiaTheme="minorEastAsia" w:cstheme="majorBidi"/>
      <w:b/>
      <w:sz w:val="28"/>
      <w:szCs w:val="26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8559F"/>
    <w:pPr>
      <w:keepNext/>
      <w:keepLines/>
      <w:numPr>
        <w:ilvl w:val="2"/>
        <w:numId w:val="1"/>
      </w:numPr>
      <w:spacing w:before="40" w:after="0"/>
      <w:ind w:left="720"/>
      <w:outlineLvl w:val="2"/>
    </w:pPr>
    <w:rPr>
      <w:rFonts w:eastAsiaTheme="majorEastAsia" w:cstheme="majorBidi"/>
      <w:b/>
      <w:color w:val="000000" w:themeColor="text1"/>
      <w:sz w:val="26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8559F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52A1"/>
    <w:pPr>
      <w:keepNext/>
      <w:keepLines/>
      <w:numPr>
        <w:ilvl w:val="4"/>
        <w:numId w:val="1"/>
      </w:numPr>
      <w:spacing w:before="40" w:after="0"/>
      <w:ind w:left="1008"/>
      <w:outlineLvl w:val="4"/>
    </w:pPr>
    <w:rPr>
      <w:rFonts w:eastAsiaTheme="majorEastAsia" w:cstheme="majorBidi"/>
      <w:color w:val="000000" w:themeColor="tex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8559F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8559F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8559F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8559F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E24657"/>
    <w:pPr>
      <w:autoSpaceDE w:val="0"/>
      <w:autoSpaceDN w:val="0"/>
      <w:adjustRightInd w:val="0"/>
      <w:spacing w:after="0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7E74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7E7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64195A"/>
    <w:rPr>
      <w:rFonts w:asciiTheme="majorBidi" w:eastAsiaTheme="majorEastAsia" w:hAnsiTheme="majorBidi" w:cstheme="majorBidi"/>
      <w:b/>
      <w:color w:val="000000" w:themeColor="text1"/>
      <w:sz w:val="32"/>
      <w:szCs w:val="32"/>
      <w14:numForm w14:val="lining"/>
      <w14:numSpacing w14:val="proportional"/>
    </w:rPr>
  </w:style>
  <w:style w:type="character" w:customStyle="1" w:styleId="Heading2Char">
    <w:name w:val="Heading 2 Char"/>
    <w:basedOn w:val="DefaultParagraphFont"/>
    <w:link w:val="Heading2"/>
    <w:uiPriority w:val="9"/>
    <w:rsid w:val="0050796E"/>
    <w:rPr>
      <w:rFonts w:asciiTheme="majorBidi" w:eastAsiaTheme="minorEastAsia" w:hAnsiTheme="majorBidi" w:cstheme="majorBidi"/>
      <w:b/>
      <w:sz w:val="28"/>
      <w:szCs w:val="26"/>
      <w:lang w:val="en-CA"/>
    </w:rPr>
  </w:style>
  <w:style w:type="paragraph" w:styleId="ListParagraph">
    <w:name w:val="List Paragraph"/>
    <w:basedOn w:val="Normal"/>
    <w:uiPriority w:val="34"/>
    <w:qFormat/>
    <w:rsid w:val="00CC3F0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E7198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2752A1"/>
    <w:rPr>
      <w:rFonts w:asciiTheme="majorBidi" w:eastAsiaTheme="majorEastAsia" w:hAnsiTheme="majorBidi" w:cstheme="majorBidi"/>
      <w:b/>
      <w:color w:val="000000" w:themeColor="text1"/>
      <w:sz w:val="26"/>
      <w:szCs w:val="24"/>
    </w:rPr>
  </w:style>
  <w:style w:type="table" w:styleId="TableGrid">
    <w:name w:val="Table Grid"/>
    <w:basedOn w:val="TableNormal"/>
    <w:uiPriority w:val="39"/>
    <w:rsid w:val="001C732B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E958D1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E958D1"/>
    <w:pPr>
      <w:spacing w:after="100"/>
      <w:ind w:left="220"/>
    </w:pPr>
    <w:rPr>
      <w:rFonts w:eastAsiaTheme="minorEastAsia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E958D1"/>
    <w:pPr>
      <w:spacing w:after="100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E958D1"/>
    <w:pPr>
      <w:spacing w:after="100"/>
      <w:ind w:left="440"/>
    </w:pPr>
    <w:rPr>
      <w:rFonts w:eastAsiaTheme="minorEastAsia" w:cs="Times New Roman"/>
    </w:rPr>
  </w:style>
  <w:style w:type="character" w:styleId="Hyperlink">
    <w:name w:val="Hyperlink"/>
    <w:basedOn w:val="DefaultParagraphFont"/>
    <w:uiPriority w:val="99"/>
    <w:unhideWhenUsed/>
    <w:rsid w:val="00E958D1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5B5223"/>
    <w:rPr>
      <w:rFonts w:asciiTheme="majorBidi" w:eastAsiaTheme="majorEastAsia" w:hAnsiTheme="majorBidi" w:cstheme="majorBidi"/>
      <w:b/>
      <w:iCs/>
      <w:color w:val="000000" w:themeColor="text1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85BC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85BCF"/>
    <w:rPr>
      <w:rFonts w:ascii="Courier New" w:eastAsia="Times New Roman" w:hAnsi="Courier New" w:cs="Courier New"/>
      <w:sz w:val="20"/>
      <w:szCs w:val="20"/>
    </w:rPr>
  </w:style>
  <w:style w:type="paragraph" w:styleId="NoSpacing">
    <w:name w:val="No Spacing"/>
    <w:link w:val="NoSpacingChar"/>
    <w:uiPriority w:val="1"/>
    <w:qFormat/>
    <w:rsid w:val="00E359B6"/>
    <w:pPr>
      <w:spacing w:after="0"/>
    </w:pPr>
  </w:style>
  <w:style w:type="character" w:customStyle="1" w:styleId="Heading5Char">
    <w:name w:val="Heading 5 Char"/>
    <w:basedOn w:val="DefaultParagraphFont"/>
    <w:link w:val="Heading5"/>
    <w:uiPriority w:val="9"/>
    <w:rsid w:val="002752A1"/>
    <w:rPr>
      <w:rFonts w:asciiTheme="majorBidi" w:eastAsiaTheme="majorEastAsia" w:hAnsiTheme="majorBidi" w:cstheme="majorBidi"/>
      <w:color w:val="000000" w:themeColor="text1"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5F3564"/>
    <w:pPr>
      <w:keepNext/>
      <w:spacing w:after="200"/>
      <w:jc w:val="center"/>
    </w:pPr>
    <w:rPr>
      <w:rFonts w:cstheme="majorBidi"/>
      <w:b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41DA4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1DA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41DA4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1DA4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961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61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6192"/>
    <w:rPr>
      <w:rFonts w:asciiTheme="majorBidi" w:hAnsi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61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6192"/>
    <w:rPr>
      <w:rFonts w:asciiTheme="majorBidi" w:hAnsiTheme="majorBidi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1A062C"/>
    <w:rPr>
      <w:rFonts w:asciiTheme="majorBidi" w:hAnsiTheme="majorBidi"/>
      <w:sz w:val="24"/>
    </w:rPr>
  </w:style>
  <w:style w:type="paragraph" w:styleId="Footer">
    <w:name w:val="footer"/>
    <w:basedOn w:val="Normal"/>
    <w:link w:val="Foot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A062C"/>
    <w:rPr>
      <w:rFonts w:asciiTheme="majorBidi" w:hAnsi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8559F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8559F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8559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8559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1602F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1602F"/>
    <w:rPr>
      <w:rFonts w:asciiTheme="majorBidi" w:hAnsiTheme="maj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1602F"/>
    <w:rPr>
      <w:vertAlign w:val="superscript"/>
    </w:rPr>
  </w:style>
  <w:style w:type="table" w:styleId="ListTable2">
    <w:name w:val="List Table 2"/>
    <w:basedOn w:val="TableNormal"/>
    <w:uiPriority w:val="47"/>
    <w:rsid w:val="00DB214B"/>
    <w:pPr>
      <w:spacing w:after="0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Table">
    <w:name w:val="Table"/>
    <w:basedOn w:val="Normal"/>
    <w:link w:val="TableChar"/>
    <w:autoRedefine/>
    <w:rsid w:val="00A71899"/>
    <w:pPr>
      <w:numPr>
        <w:numId w:val="2"/>
      </w:numPr>
      <w:jc w:val="center"/>
    </w:pPr>
    <w:rPr>
      <w:rFonts w:eastAsiaTheme="minorEastAsia"/>
      <w:b/>
      <w:sz w:val="18"/>
      <w:lang w:val="en-CA"/>
    </w:rPr>
  </w:style>
  <w:style w:type="character" w:customStyle="1" w:styleId="TableChar">
    <w:name w:val="Table Char"/>
    <w:basedOn w:val="DefaultParagraphFont"/>
    <w:link w:val="Table"/>
    <w:rsid w:val="00A71899"/>
    <w:rPr>
      <w:rFonts w:asciiTheme="majorBidi" w:eastAsiaTheme="minorEastAsia" w:hAnsiTheme="majorBidi"/>
      <w:b/>
      <w:sz w:val="18"/>
      <w:lang w:val="en-CA"/>
    </w:rPr>
  </w:style>
  <w:style w:type="table" w:styleId="PlainTable2">
    <w:name w:val="Plain Table 2"/>
    <w:basedOn w:val="TableNormal"/>
    <w:uiPriority w:val="42"/>
    <w:rsid w:val="00310925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F34403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4403"/>
    <w:rPr>
      <w:rFonts w:asciiTheme="majorBidi" w:hAnsiTheme="majorBidi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4403"/>
    <w:rPr>
      <w:vertAlign w:val="superscript"/>
    </w:rPr>
  </w:style>
  <w:style w:type="table" w:customStyle="1" w:styleId="PlainTable21">
    <w:name w:val="Plain Table 21"/>
    <w:basedOn w:val="TableNormal"/>
    <w:next w:val="PlainTable2"/>
    <w:uiPriority w:val="42"/>
    <w:rsid w:val="00C12367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NoSpacingChar">
    <w:name w:val="No Spacing Char"/>
    <w:basedOn w:val="DefaultParagraphFont"/>
    <w:link w:val="NoSpacing"/>
    <w:uiPriority w:val="1"/>
    <w:rsid w:val="00367AC7"/>
  </w:style>
  <w:style w:type="paragraph" w:styleId="TableofFigures">
    <w:name w:val="table of figures"/>
    <w:basedOn w:val="Normal"/>
    <w:next w:val="Normal"/>
    <w:uiPriority w:val="99"/>
    <w:unhideWhenUsed/>
    <w:rsid w:val="00983BB3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957BEE"/>
    <w:rPr>
      <w:color w:val="954F72" w:themeColor="followedHyperlink"/>
      <w:u w:val="single"/>
    </w:rPr>
  </w:style>
  <w:style w:type="paragraph" w:customStyle="1" w:styleId="Equationnumber">
    <w:name w:val="Equation number"/>
    <w:basedOn w:val="Normal"/>
    <w:link w:val="EquationnumberChar"/>
    <w:autoRedefine/>
    <w:qFormat/>
    <w:rsid w:val="00FC079F"/>
    <w:pPr>
      <w:numPr>
        <w:numId w:val="6"/>
      </w:numPr>
      <w:autoSpaceDE w:val="0"/>
      <w:autoSpaceDN w:val="0"/>
      <w:adjustRightInd w:val="0"/>
      <w:spacing w:after="0"/>
      <w:jc w:val="center"/>
    </w:pPr>
    <w:rPr>
      <w:rFonts w:cstheme="majorBidi"/>
    </w:rPr>
  </w:style>
  <w:style w:type="character" w:customStyle="1" w:styleId="EquationnumberChar">
    <w:name w:val="Equation number Char"/>
    <w:basedOn w:val="DefaultParagraphFont"/>
    <w:link w:val="Equationnumber"/>
    <w:rsid w:val="00FC079F"/>
    <w:rPr>
      <w:rFonts w:asciiTheme="majorBidi" w:hAnsiTheme="majorBidi" w:cstheme="majorBidi"/>
      <w:sz w:val="24"/>
    </w:rPr>
  </w:style>
  <w:style w:type="character" w:customStyle="1" w:styleId="nd-word">
    <w:name w:val="nd-word"/>
    <w:basedOn w:val="DefaultParagraphFont"/>
    <w:rsid w:val="00794676"/>
  </w:style>
  <w:style w:type="character" w:customStyle="1" w:styleId="fontstyle01">
    <w:name w:val="fontstyle01"/>
    <w:basedOn w:val="DefaultParagraphFont"/>
    <w:rsid w:val="009071F0"/>
    <w:rPr>
      <w:rFonts w:ascii="TimesLTStd-Roman" w:hAnsi="TimesLTStd-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DA54CC"/>
    <w:rPr>
      <w:rFonts w:ascii="MT-Extra" w:hAnsi="MT-Extra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DA54CC"/>
    <w:rPr>
      <w:rFonts w:ascii="TimesLTStd-Italic" w:hAnsi="TimesLTStd-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41">
    <w:name w:val="fontstyle41"/>
    <w:basedOn w:val="DefaultParagraphFont"/>
    <w:rsid w:val="00DA54CC"/>
    <w:rPr>
      <w:rFonts w:ascii="SymbolMT" w:hAnsi="SymbolMT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51">
    <w:name w:val="fontstyle51"/>
    <w:basedOn w:val="DefaultParagraphFont"/>
    <w:rsid w:val="00FB51FB"/>
    <w:rPr>
      <w:rFonts w:ascii="AdvTT5235d5a9+20" w:hAnsi="AdvTT5235d5a9+20" w:hint="default"/>
      <w:b w:val="0"/>
      <w:bCs w:val="0"/>
      <w:i w:val="0"/>
      <w:iCs w:val="0"/>
      <w:color w:val="242021"/>
      <w:sz w:val="12"/>
      <w:szCs w:val="12"/>
    </w:rPr>
  </w:style>
  <w:style w:type="character" w:customStyle="1" w:styleId="fontstyle61">
    <w:name w:val="fontstyle61"/>
    <w:basedOn w:val="DefaultParagraphFont"/>
    <w:rsid w:val="00FB51FB"/>
    <w:rPr>
      <w:rFonts w:ascii="AdvTT94c8263f.I+03" w:hAnsi="AdvTT94c8263f.I+03" w:hint="default"/>
      <w:b w:val="0"/>
      <w:bCs w:val="0"/>
      <w:i w:val="0"/>
      <w:iCs w:val="0"/>
      <w:color w:val="242021"/>
      <w:sz w:val="12"/>
      <w:szCs w:val="12"/>
    </w:rPr>
  </w:style>
  <w:style w:type="paragraph" w:customStyle="1" w:styleId="msonormal0">
    <w:name w:val="msonormal"/>
    <w:basedOn w:val="Normal"/>
    <w:rsid w:val="001C7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Cs w:val="24"/>
      <w:lang w:val="en-CA" w:eastAsia="en-CA"/>
    </w:rPr>
  </w:style>
  <w:style w:type="character" w:customStyle="1" w:styleId="sr-only">
    <w:name w:val="sr-only"/>
    <w:basedOn w:val="DefaultParagraphFont"/>
    <w:rsid w:val="00DC4BF9"/>
  </w:style>
  <w:style w:type="character" w:customStyle="1" w:styleId="text">
    <w:name w:val="text"/>
    <w:basedOn w:val="DefaultParagraphFont"/>
    <w:rsid w:val="00DC4BF9"/>
  </w:style>
  <w:style w:type="character" w:customStyle="1" w:styleId="fontstyle11">
    <w:name w:val="fontstyle11"/>
    <w:basedOn w:val="DefaultParagraphFont"/>
    <w:rsid w:val="00D3536D"/>
    <w:rPr>
      <w:rFonts w:ascii="TimesLTStd-Italic" w:hAnsi="TimesLTStd-Italic" w:hint="default"/>
      <w:b w:val="0"/>
      <w:bCs w:val="0"/>
      <w:i/>
      <w:iCs/>
      <w:color w:val="000000"/>
      <w:sz w:val="12"/>
      <w:szCs w:val="12"/>
    </w:rPr>
  </w:style>
  <w:style w:type="character" w:styleId="UnresolvedMention">
    <w:name w:val="Unresolved Mention"/>
    <w:basedOn w:val="DefaultParagraphFont"/>
    <w:uiPriority w:val="99"/>
    <w:semiHidden/>
    <w:unhideWhenUsed/>
    <w:rsid w:val="009C62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1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54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7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39133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10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81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2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30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443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7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3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70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27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232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30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0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9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36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76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2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7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9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86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4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39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406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4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58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9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24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21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50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9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61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1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1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35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86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6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59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99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669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2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80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174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253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034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19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66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42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85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85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09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65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81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37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27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5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27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17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3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96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64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427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77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23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902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371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91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23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09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09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25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79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8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1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977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27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57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62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49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91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2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2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351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1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06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98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9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93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234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5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41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02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4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5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438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32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97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3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326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98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03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9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084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97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67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84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26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32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1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24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0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70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4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457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003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90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19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0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317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46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664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371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386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65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38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71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6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877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0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51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5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71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513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26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31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58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18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2693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9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8185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100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26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252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52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2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84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6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5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792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224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6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20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8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30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44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70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74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68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2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9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8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118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11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9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50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7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177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303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94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4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03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68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3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6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15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096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9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35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4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74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87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35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52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80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61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66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332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4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563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46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334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509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13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588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653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35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05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93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94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68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40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9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2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3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375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88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455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86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1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50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92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985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40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39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00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05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3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53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10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2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74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52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46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375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06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2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1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7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21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850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39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8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3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50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265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2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8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17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667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8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29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8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38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8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2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39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428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555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752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866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1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13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94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93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16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74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27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20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5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780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23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07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33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3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7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770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52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42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49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753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3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7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71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77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89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09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0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53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4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7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6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87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438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81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62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413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48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123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66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7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46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37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43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84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12578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11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53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78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31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8449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692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825061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6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815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12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67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14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76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84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802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431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79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260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321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73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0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88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45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215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10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45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69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97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25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3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06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0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81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5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513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67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95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9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3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43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42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40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018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168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02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597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44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4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544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72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72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34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111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66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06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4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8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97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1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1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8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29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201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54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55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8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544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13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167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2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45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117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1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31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2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61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325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755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9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3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864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71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99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73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7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343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7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2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07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58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449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40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2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29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04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2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0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45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4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32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54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37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430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86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88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18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117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2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6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27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53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63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81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90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92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94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46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7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06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648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520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3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54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04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44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22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91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63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83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53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26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10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74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85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29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62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05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074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42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32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3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53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0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83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15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21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30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23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5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0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68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2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49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5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47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84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05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87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44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622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397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792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385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87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22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88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02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03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550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82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323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8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2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1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9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8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07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62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89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2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01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97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9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33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2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04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12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0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19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31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7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842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0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4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90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59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63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54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7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8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2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56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79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52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78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898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76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94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7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9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26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77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81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94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08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7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607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84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62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6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618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8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08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94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13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27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89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5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03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33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5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88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8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9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9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66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692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93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5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4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315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76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49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1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6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22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54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37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9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29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556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10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89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27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15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86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310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67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93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277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10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78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8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1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93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0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9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40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637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3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497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0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13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354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9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4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65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802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8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14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1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55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816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45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6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23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41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555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0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89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86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9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01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57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0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08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30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5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5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78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89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42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4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7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33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0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2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9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383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6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4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1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282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66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73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5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7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89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033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579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78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4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5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93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24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515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1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923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01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2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3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73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477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44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99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15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36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42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8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36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844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95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06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07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8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88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48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0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94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15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301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0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5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75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95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5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3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80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58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9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19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00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4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9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27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70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16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98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2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31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236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28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602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21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31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53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47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44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97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8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29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93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99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926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83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5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84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8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0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8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71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4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19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29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04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1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71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69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361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388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7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018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32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6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60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61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585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51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11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5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1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90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0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5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300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038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4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49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46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21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90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5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80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8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4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2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95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90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80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999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2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77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26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0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2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3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09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9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407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1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9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82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7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85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8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8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94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894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49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329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20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00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19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65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98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652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10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98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60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14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16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13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003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88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53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9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9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69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879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43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68018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34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03283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86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283436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19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067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30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32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3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284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73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76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1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040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84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2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62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1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17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33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1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344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1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3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37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2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4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27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42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767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15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092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29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25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35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62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5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46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14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391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5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85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417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705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9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34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766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68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7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43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759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60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31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5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62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0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634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8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191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9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8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379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96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73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74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849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21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7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64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32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630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08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96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072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68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01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87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8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4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7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721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602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486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9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064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4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95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8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634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7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1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99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976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2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6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92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4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18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83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855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9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51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8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5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15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49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172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9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22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88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299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1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92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90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23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5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684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02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1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2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31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7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21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42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5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180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4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80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48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3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1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98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13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81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30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819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508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90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247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40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514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33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36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2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147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8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347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86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409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79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4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951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249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86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67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92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6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372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0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2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4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19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18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65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08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9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190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94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8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98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780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2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8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737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462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6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493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3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15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205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41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3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3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189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02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52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2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9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2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63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0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31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584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30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549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0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6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803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77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3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008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47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7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612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53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10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36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56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7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26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8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165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15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66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9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959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52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061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66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56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54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3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48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39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55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69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90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9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49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40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8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0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76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1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42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489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35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3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6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2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22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34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22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83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51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59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2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728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91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3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09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87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95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56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368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66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1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2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1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114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3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9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37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1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10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37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80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23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158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4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9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5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990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81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504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5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8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426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38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82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2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663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4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9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21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3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920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93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90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94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4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150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69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96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61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175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44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933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37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36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051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5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4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header" Target="header6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EC7C3C-6673-4721-BDA5-1FB5AF7DD8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865</TotalTime>
  <Pages>6</Pages>
  <Words>84</Words>
  <Characters>694</Characters>
  <Application>Microsoft Office Word</Application>
  <DocSecurity>0</DocSecurity>
  <Lines>5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hrooz Jadidi</dc:creator>
  <cp:keywords/>
  <dc:description/>
  <cp:lastModifiedBy>Behrooz Jadidi</cp:lastModifiedBy>
  <cp:revision>4288</cp:revision>
  <cp:lastPrinted>2020-05-27T19:18:00Z</cp:lastPrinted>
  <dcterms:created xsi:type="dcterms:W3CDTF">2018-06-28T16:31:00Z</dcterms:created>
  <dcterms:modified xsi:type="dcterms:W3CDTF">2020-07-21T1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e0bffbb-84e2-3235-9440-d9eacd06e98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